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955658" w:rsidRPr="009D587A" w:rsidRDefault="00955658" w:rsidP="0062608E">
                            <w:pPr>
                              <w:pStyle w:val="Titel"/>
                            </w:pPr>
                            <w:r w:rsidRPr="009D587A">
                              <w:t>Möglichkeiten zur Kontrolle und Steuerung der Kommunikation von Microservices</w:t>
                            </w:r>
                          </w:p>
                          <w:p w14:paraId="5BE0303A" w14:textId="72F3F0F4" w:rsidR="00955658" w:rsidRPr="00BF0354" w:rsidRDefault="00955658"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955658" w:rsidRPr="009D587A" w:rsidRDefault="00955658" w:rsidP="0062608E">
                      <w:pPr>
                        <w:pStyle w:val="Titel"/>
                      </w:pPr>
                      <w:r w:rsidRPr="009D587A">
                        <w:t>Möglichkeiten zur Kontrolle und Steuerung der Kommunikation von Microservices</w:t>
                      </w:r>
                    </w:p>
                    <w:p w14:paraId="5BE0303A" w14:textId="72F3F0F4" w:rsidR="00955658" w:rsidRPr="00BF0354" w:rsidRDefault="00955658"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955658" w:rsidRDefault="00955658" w:rsidP="00BF7EB9">
                            <w:pPr>
                              <w:pStyle w:val="Untertitel"/>
                              <w:rPr>
                                <w:b/>
                              </w:rPr>
                            </w:pPr>
                            <w:r w:rsidRPr="00111AC6">
                              <w:rPr>
                                <w:b/>
                              </w:rPr>
                              <w:t>Bachelorarbeit</w:t>
                            </w:r>
                          </w:p>
                          <w:p w14:paraId="60578AAC" w14:textId="77777777" w:rsidR="00955658" w:rsidRPr="00BF0354" w:rsidRDefault="00955658" w:rsidP="00BF7EB9">
                            <w:pPr>
                              <w:pStyle w:val="Untertitel"/>
                            </w:pPr>
                            <w:r w:rsidRPr="00BF0354">
                              <w:t>im Studiengang</w:t>
                            </w:r>
                            <w:r w:rsidRPr="00BF0354">
                              <w:br/>
                            </w:r>
                            <w:r>
                              <w:t>Softwaretechnik und Medieninformatik</w:t>
                            </w:r>
                          </w:p>
                          <w:p w14:paraId="196FD6B5" w14:textId="77777777" w:rsidR="00955658" w:rsidRDefault="00955658" w:rsidP="005D26BD">
                            <w:pPr>
                              <w:pStyle w:val="Untertitel"/>
                            </w:pPr>
                            <w:r>
                              <w:t>vorgelegt von</w:t>
                            </w:r>
                          </w:p>
                          <w:p w14:paraId="728C98A5" w14:textId="0D8F4D8E" w:rsidR="00955658" w:rsidRDefault="00955658" w:rsidP="00BA7590">
                            <w:pPr>
                              <w:pStyle w:val="Untertitel"/>
                            </w:pPr>
                            <w:r>
                              <w:rPr>
                                <w:b/>
                              </w:rPr>
                              <w:t>Gerrit Wildermuth</w:t>
                            </w:r>
                            <w:r>
                              <w:rPr>
                                <w:b/>
                              </w:rPr>
                              <w:br/>
                            </w:r>
                            <w:r>
                              <w:t>Matr.-Nr.: 74734</w:t>
                            </w:r>
                          </w:p>
                          <w:p w14:paraId="16C8E94E" w14:textId="77777777" w:rsidR="00955658" w:rsidRPr="00BA7590" w:rsidRDefault="00955658"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955658" w:rsidRDefault="00955658" w:rsidP="00BF7EB9">
                      <w:pPr>
                        <w:pStyle w:val="Untertitel"/>
                        <w:rPr>
                          <w:b/>
                        </w:rPr>
                      </w:pPr>
                      <w:r w:rsidRPr="00111AC6">
                        <w:rPr>
                          <w:b/>
                        </w:rPr>
                        <w:t>Bachelorarbeit</w:t>
                      </w:r>
                    </w:p>
                    <w:p w14:paraId="60578AAC" w14:textId="77777777" w:rsidR="00955658" w:rsidRPr="00BF0354" w:rsidRDefault="00955658" w:rsidP="00BF7EB9">
                      <w:pPr>
                        <w:pStyle w:val="Untertitel"/>
                      </w:pPr>
                      <w:r w:rsidRPr="00BF0354">
                        <w:t>im Studiengang</w:t>
                      </w:r>
                      <w:r w:rsidRPr="00BF0354">
                        <w:br/>
                      </w:r>
                      <w:r>
                        <w:t>Softwaretechnik und Medieninformatik</w:t>
                      </w:r>
                    </w:p>
                    <w:p w14:paraId="196FD6B5" w14:textId="77777777" w:rsidR="00955658" w:rsidRDefault="00955658" w:rsidP="005D26BD">
                      <w:pPr>
                        <w:pStyle w:val="Untertitel"/>
                      </w:pPr>
                      <w:r>
                        <w:t>vorgelegt von</w:t>
                      </w:r>
                    </w:p>
                    <w:p w14:paraId="728C98A5" w14:textId="0D8F4D8E" w:rsidR="00955658" w:rsidRDefault="00955658" w:rsidP="00BA7590">
                      <w:pPr>
                        <w:pStyle w:val="Untertitel"/>
                      </w:pPr>
                      <w:r>
                        <w:rPr>
                          <w:b/>
                        </w:rPr>
                        <w:t>Gerrit Wildermuth</w:t>
                      </w:r>
                      <w:r>
                        <w:rPr>
                          <w:b/>
                        </w:rPr>
                        <w:br/>
                      </w:r>
                      <w:r>
                        <w:t>Matr.-Nr.: 74734</w:t>
                      </w:r>
                    </w:p>
                    <w:p w14:paraId="16C8E94E" w14:textId="77777777" w:rsidR="00955658" w:rsidRPr="00BA7590" w:rsidRDefault="00955658"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955658" w:rsidRPr="00BF0354" w:rsidRDefault="00955658"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955658" w:rsidRPr="00BF0354" w:rsidRDefault="00955658"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7565489"/>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7565490"/>
      <w:r>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Default="00CC65E6">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7565495 \h </w:instrText>
      </w:r>
      <w:r>
        <w:fldChar w:fldCharType="separate"/>
      </w:r>
      <w:r>
        <w:t>8</w:t>
      </w:r>
      <w:r>
        <w:fldChar w:fldCharType="end"/>
      </w:r>
    </w:p>
    <w:p w14:paraId="699A9188" w14:textId="77777777" w:rsidR="00CC65E6" w:rsidRDefault="00CC65E6">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7565496 \h </w:instrText>
      </w:r>
      <w:r>
        <w:fldChar w:fldCharType="separate"/>
      </w:r>
      <w:r>
        <w:t>10</w:t>
      </w:r>
      <w:r>
        <w:fldChar w:fldCharType="end"/>
      </w:r>
    </w:p>
    <w:p w14:paraId="69CE0A69" w14:textId="77777777" w:rsidR="00CC65E6" w:rsidRDefault="00CC65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27565497 \h </w:instrText>
      </w:r>
      <w:r>
        <w:fldChar w:fldCharType="separate"/>
      </w:r>
      <w:r>
        <w:t>10</w:t>
      </w:r>
      <w:r>
        <w:fldChar w:fldCharType="end"/>
      </w:r>
    </w:p>
    <w:p w14:paraId="20724F97" w14:textId="77777777" w:rsidR="00CC65E6" w:rsidRDefault="00CC65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27565498 \h </w:instrText>
      </w:r>
      <w:r>
        <w:fldChar w:fldCharType="separate"/>
      </w:r>
      <w:r>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77777777"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7049EA">
        <w:rPr>
          <w:color w:val="FF0000"/>
        </w:rPr>
        <w:t>Zusätzliches Beispiel?</w:t>
      </w:r>
      <w:r>
        <w:t>)</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565491"/>
      <w:r>
        <w:t>Abbildungsverzeichnis</w:t>
      </w:r>
      <w:bookmarkEnd w:id="6"/>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7" w:name="_Toc2756549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565493"/>
      <w:r w:rsidR="008C5CD2">
        <w:t>Codeverzeichnis</w:t>
      </w:r>
      <w:bookmarkEnd w:id="8"/>
    </w:p>
    <w:p w14:paraId="786C6C70" w14:textId="77777777" w:rsidR="00CC65E6"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27565712" w:history="1">
        <w:r w:rsidRPr="00AB2808">
          <w:rPr>
            <w:rStyle w:val="Hyperlink"/>
          </w:rPr>
          <w:t>Codeteil 1: test</w:t>
        </w:r>
        <w:r>
          <w:rPr>
            <w:webHidden/>
          </w:rPr>
          <w:tab/>
        </w:r>
        <w:r>
          <w:rPr>
            <w:webHidden/>
          </w:rPr>
          <w:fldChar w:fldCharType="begin"/>
        </w:r>
        <w:r>
          <w:rPr>
            <w:webHidden/>
          </w:rPr>
          <w:instrText xml:space="preserve"> PAGEREF _Toc27565712 \h </w:instrText>
        </w:r>
        <w:r>
          <w:rPr>
            <w:webHidden/>
          </w:rPr>
        </w:r>
        <w:r>
          <w:rPr>
            <w:webHidden/>
          </w:rPr>
          <w:fldChar w:fldCharType="separate"/>
        </w:r>
        <w:r>
          <w:rPr>
            <w:webHidden/>
          </w:rPr>
          <w:t>29</w:t>
        </w:r>
        <w:r>
          <w:rPr>
            <w:webHidden/>
          </w:rPr>
          <w:fldChar w:fldCharType="end"/>
        </w:r>
      </w:hyperlink>
    </w:p>
    <w:p w14:paraId="7288F97F" w14:textId="77777777" w:rsidR="00CC65E6" w:rsidRDefault="00CC65E6">
      <w:pPr>
        <w:pStyle w:val="Abbildungsverzeichnis"/>
        <w:rPr>
          <w:rFonts w:asciiTheme="minorHAnsi" w:eastAsiaTheme="minorEastAsia" w:hAnsiTheme="minorHAnsi" w:cstheme="minorBidi"/>
          <w:sz w:val="22"/>
          <w:szCs w:val="22"/>
        </w:rPr>
      </w:pPr>
      <w:hyperlink w:anchor="_Toc27565713" w:history="1">
        <w:r w:rsidRPr="00AB2808">
          <w:rPr>
            <w:rStyle w:val="Hyperlink"/>
          </w:rPr>
          <w:t>Codeteil 2:etst</w:t>
        </w:r>
        <w:r>
          <w:rPr>
            <w:webHidden/>
          </w:rPr>
          <w:tab/>
        </w:r>
        <w:r>
          <w:rPr>
            <w:webHidden/>
          </w:rPr>
          <w:fldChar w:fldCharType="begin"/>
        </w:r>
        <w:r>
          <w:rPr>
            <w:webHidden/>
          </w:rPr>
          <w:instrText xml:space="preserve"> PAGEREF _Toc27565713 \h </w:instrText>
        </w:r>
        <w:r>
          <w:rPr>
            <w:webHidden/>
          </w:rPr>
        </w:r>
        <w:r>
          <w:rPr>
            <w:webHidden/>
          </w:rPr>
          <w:fldChar w:fldCharType="separate"/>
        </w:r>
        <w:r>
          <w:rPr>
            <w:webHidden/>
          </w:rPr>
          <w:t>29</w:t>
        </w:r>
        <w:r>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27565494"/>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756549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7565496"/>
      <w:r>
        <w:lastRenderedPageBreak/>
        <w:t>Microservices</w:t>
      </w:r>
      <w:bookmarkEnd w:id="12"/>
      <w:bookmarkEnd w:id="13"/>
      <w:bookmarkEnd w:id="14"/>
    </w:p>
    <w:p w14:paraId="381020A9" w14:textId="47EA31FE" w:rsidR="004F540B" w:rsidRDefault="004F540B" w:rsidP="004F540B">
      <w:pPr>
        <w:pStyle w:val="berschrift2"/>
      </w:pPr>
      <w:bookmarkStart w:id="15" w:name="_Toc27565497"/>
      <w:r>
        <w:t>Wieso Microservices</w:t>
      </w:r>
      <w:bookmarkEnd w:id="15"/>
    </w:p>
    <w:p w14:paraId="7E00EA8E" w14:textId="0B9E208E"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491783">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491783">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491783" w:rsidRPr="00340446">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7565498"/>
      <w:r>
        <w:t>Monolith</w:t>
      </w:r>
      <w:bookmarkEnd w:id="19"/>
    </w:p>
    <w:p w14:paraId="24B34C3E" w14:textId="6CF6B227" w:rsidR="000512D5" w:rsidRDefault="000512D5" w:rsidP="004F540B">
      <w:pPr>
        <w:pStyle w:val="berschrift3"/>
      </w:pPr>
      <w:bookmarkStart w:id="20" w:name="_Toc2756549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2342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3664"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955658" w:rsidRPr="008A5BA7" w:rsidRDefault="00955658" w:rsidP="00DC2689">
                            <w:pPr>
                              <w:pStyle w:val="Beschriftung"/>
                              <w:rPr>
                                <w:rFonts w:ascii="Arial" w:hAnsi="Arial"/>
                                <w:b/>
                                <w:noProof/>
                                <w:kern w:val="28"/>
                                <w:sz w:val="28"/>
                              </w:rPr>
                            </w:pPr>
                            <w:bookmarkStart w:id="21"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955658" w:rsidRPr="008A5BA7" w:rsidRDefault="00955658"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756550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756550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7565502"/>
      <w:r>
        <w:lastRenderedPageBreak/>
        <w:t>Microservices</w:t>
      </w:r>
      <w:bookmarkEnd w:id="25"/>
      <w:bookmarkEnd w:id="26"/>
    </w:p>
    <w:p w14:paraId="4DA36A26" w14:textId="4F153082" w:rsidR="00AC4074" w:rsidRDefault="000512D5" w:rsidP="004F540B">
      <w:pPr>
        <w:pStyle w:val="berschrift3"/>
      </w:pPr>
      <w:bookmarkStart w:id="27" w:name="_Toc27565503"/>
      <w:r>
        <w:t>Einführung</w:t>
      </w:r>
      <w:r w:rsidR="00F950B0">
        <w:t>(</w:t>
      </w:r>
      <w:r w:rsidR="00F950B0" w:rsidRPr="00F950B0">
        <w:rPr>
          <w:color w:val="FF0000"/>
        </w:rPr>
        <w:t>Zusätzliches Beispiel?</w:t>
      </w:r>
      <w:r w:rsidR="00F950B0">
        <w:t>)</w:t>
      </w:r>
      <w:bookmarkEnd w:id="27"/>
    </w:p>
    <w:p w14:paraId="4CBD1AA0" w14:textId="132F4D79"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491783">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491783" w:rsidRPr="00340446">
            <w:rPr>
              <w:color w:val="000000"/>
              <w:szCs w:val="24"/>
            </w:rPr>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ZUMTA6MDc6ND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Just from an efficiency perspective, containers are a far better choice for a microservices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491783">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491783" w:rsidRPr="00340446">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ZUMTA6MDc6ND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7565504"/>
      <w:r>
        <w:rPr>
          <w:noProof/>
        </w:rPr>
        <w:drawing>
          <wp:anchor distT="0" distB="0" distL="114300" distR="114300" simplePos="0" relativeHeight="251643904"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8784"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955658" w:rsidRPr="00CB63A5" w:rsidRDefault="00955658" w:rsidP="00AC4074">
                            <w:pPr>
                              <w:pStyle w:val="Beschriftung"/>
                              <w:rPr>
                                <w:noProof/>
                              </w:rPr>
                            </w:pPr>
                            <w:bookmarkStart w:id="31"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955658" w:rsidRPr="00CB63A5" w:rsidRDefault="00955658"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756550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7565506"/>
      <w:r>
        <w:lastRenderedPageBreak/>
        <w:t>Verteilte Systeme</w:t>
      </w:r>
      <w:bookmarkEnd w:id="34"/>
    </w:p>
    <w:p w14:paraId="706FDC7C" w14:textId="32FB8392" w:rsidR="00A77891" w:rsidRDefault="00AC4074" w:rsidP="0055276A">
      <w:pPr>
        <w:pStyle w:val="berschrift2"/>
      </w:pPr>
      <w:bookmarkStart w:id="35" w:name="_Toc27565507"/>
      <w:r>
        <w:t>Definition</w:t>
      </w:r>
      <w:bookmarkEnd w:id="35"/>
    </w:p>
    <w:p w14:paraId="5682862E" w14:textId="30491A4F"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491783">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756550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756550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756551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21182FA7" w:rsidR="000A12DB" w:rsidRDefault="00340446"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491783">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i0xNlQxMDowNzo0Mi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756551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756551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26E9C49F" w:rsidR="00B640B2" w:rsidRDefault="00B640B2" w:rsidP="00B640B2">
      <w:pPr>
        <w:pStyle w:val="Beschriftung"/>
      </w:pPr>
      <w:bookmarkStart w:id="44" w:name="_Ref25571402"/>
      <w:bookmarkStart w:id="45"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491783">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4"/>
      <w:bookmarkEnd w:id="45"/>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bookmarkStart w:id="46" w:name="_Toc27565513"/>
      <w:r>
        <w:t>Kubernetes Komponenten</w:t>
      </w:r>
      <w:bookmarkEnd w:id="46"/>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2A0F17C0"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xml:space="preserve">). </w:t>
      </w:r>
      <w:r w:rsidR="005433D8">
        <w:t xml:space="preserve">Jeder Pod wird außerdem mit einer owner Referencer ausgestattet wodurch diese Konkreten Replica Sets zugewiesen werden. </w:t>
      </w:r>
      <w:r w:rsidR="004944B8">
        <w:t>Da die Replica Sets für gewöhnlich von den Deployments verwaltet und benutzt werden, kann es sein das man diese niemals direkt Manipulieren muss</w:t>
      </w:r>
      <w:r w:rsidR="000452CE">
        <w:t>,</w:t>
      </w:r>
      <w:r w:rsidR="004944B8">
        <w:t xml:space="preserve">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8544"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47" w:name="_CTVK0013f09a972744a49bdbfcc3f8ea721fb08"/>
      <w:r>
        <w:t xml:space="preserve"> </w:t>
      </w:r>
      <w:bookmarkEnd w:id="47"/>
    </w:p>
    <w:p w14:paraId="6F7F0D47" w14:textId="0D75DE76" w:rsidR="004944B8" w:rsidRDefault="004944B8" w:rsidP="004944B8">
      <w:bookmarkStart w:id="48" w:name="_Ref25329065"/>
      <w:bookmarkStart w:id="49"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491783">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8"/>
      <w:bookmarkEnd w:id="49"/>
    </w:p>
    <w:p w14:paraId="0C7EF01D" w14:textId="6BB14B36" w:rsidR="0006731C" w:rsidRDefault="0006731C" w:rsidP="004944B8">
      <w:bookmarkStart w:id="50" w:name="_CTVK00154541481f7d84ccb991b3cd9e73ddcf7"/>
      <w:r>
        <w:t>Ein Deployment bestimmt welche Pods und Replica Sets Erstellt werden</w:t>
      </w:r>
      <w:r w:rsidR="005433D8">
        <w:t xml:space="preserve"> und</w:t>
      </w:r>
      <w:r>
        <w:t xml:space="preserve">  beschreibt welchen erwünschten Status diese haben. </w:t>
      </w:r>
      <w:r w:rsidR="001F00DF">
        <w:t>Der Deployment Controller führt hie</w:t>
      </w:r>
      <w:r w:rsidR="000452CE">
        <w:t xml:space="preserve">rbei die eigentliche Arbeit aus. Der Controller verändert das Deployment auf eine Kontrollierte weiße bis der Erwünschte ist Zustand erreicht ist. </w:t>
      </w:r>
      <w:r w:rsidR="005433D8">
        <w:t xml:space="preserve">Deployment können später noch upgedatet, zurückgesetzt, skaliert, gestoppt und wieder fortgesetzt werden. </w:t>
      </w:r>
    </w:p>
    <w:p w14:paraId="381A74CA" w14:textId="5C7ECDA1" w:rsidR="000452CE" w:rsidRDefault="005433D8" w:rsidP="004944B8">
      <w:r>
        <w:t>Da das Erstellen von Deployment besonders Wichtig ist, wird hierauf nun noch ein Besonderer Blick</w:t>
      </w:r>
      <w:r w:rsidR="00B116E2">
        <w:t xml:space="preserve"> anhand eines Beispiels geworfen</w:t>
      </w:r>
      <w:r>
        <w:t>.</w:t>
      </w:r>
    </w:p>
    <w:p w14:paraId="0C153BED" w14:textId="07A10810" w:rsidR="005433D8" w:rsidRDefault="005433D8" w:rsidP="004944B8">
      <w:r>
        <w:t>Deployments werden wie schon zuvor erwähnt mit Yaml oder Json Dateien erstellt</w:t>
      </w:r>
      <w:r w:rsidR="00B116E2">
        <w:t>, im Folgenden handelt es sich um eine Yaml Datei da dies generell der Standard ist</w:t>
      </w:r>
      <w:r>
        <w:t xml:space="preserve">. </w:t>
      </w:r>
    </w:p>
    <w:p w14:paraId="37858074" w14:textId="2FBBE1F2" w:rsidR="000452CE" w:rsidRDefault="00B116E2" w:rsidP="004944B8">
      <w:r>
        <w:t>Kind: Definiert um was es sich handelt, in diesem Fall ein Deployment.</w:t>
      </w:r>
    </w:p>
    <w:p w14:paraId="179DB191" w14:textId="448590F3" w:rsidR="000452CE" w:rsidRDefault="00B116E2" w:rsidP="004944B8">
      <w:r>
        <w:t>.metadata.name: Definiert den Namen des Deplyoments.</w:t>
      </w:r>
    </w:p>
    <w:p w14:paraId="7A46AF23" w14:textId="59172B99" w:rsidR="00B116E2" w:rsidRDefault="00B116E2" w:rsidP="004944B8">
      <w:r>
        <w:t>Spec.replicas: Definiert wie viele Pods des Deployments erstellt werden sollen.</w:t>
      </w:r>
    </w:p>
    <w:p w14:paraId="53169D42" w14:textId="6EDDB9C8" w:rsidR="00B116E2" w:rsidRDefault="00102FFB" w:rsidP="004944B8">
      <w:r>
        <w:rPr>
          <w:noProof/>
        </w:rPr>
        <w:lastRenderedPageBreak/>
        <w:drawing>
          <wp:anchor distT="0" distB="0" distL="114300" distR="114300" simplePos="0" relativeHeight="25164902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r w:rsidR="00B116E2">
        <w:t>Spec.selector.matchlabels: Labels werden generell als Key:Value Speicher verwendet. In diesem Fall macht es dem Deployment möglich herauszufinden welche Pods zu ihm gehören.</w:t>
      </w:r>
    </w:p>
    <w:p w14:paraId="17B1CFD6" w14:textId="0E65B502" w:rsidR="000452CE" w:rsidRDefault="00BC5F7F" w:rsidP="004944B8">
      <w:r>
        <w:t xml:space="preserve">Template.spec.*: Definiert welches Image, mit welcher Version, auf welchen Container Port verwendet werden soll. Images </w:t>
      </w:r>
      <w:r w:rsidR="00102FFB">
        <w:t>werden Standartmäßig von Docker geladen, es werden allerdings auch alle anderen gängigen Provider unterstützt.</w:t>
      </w:r>
    </w:p>
    <w:p w14:paraId="3C346216" w14:textId="69D43012" w:rsidR="0006731C" w:rsidRDefault="0006731C" w:rsidP="0006731C">
      <w:bookmarkStart w:id="51" w:name="_Toc27130819"/>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rsidR="00491783">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sind eine Abstrakte Art Anwendungen in Pods für das Netzwerk freizugeben. Sie dienen außerdem als Service discovery Mechanismus, wodurch die Anwendungen nicht verändert werden müssen. Den Pods werden eigene IP Adressen zugewiesen und DNS Namen für Gruppen an Pods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Pods Ressourcen von Nodes verwenden, verwenden PVCs Ressourcen von Persistent Volumens(PV) oder Storage Classes. </w:t>
      </w:r>
      <w:r>
        <w:t>Claims werden</w:t>
      </w:r>
      <w:r w:rsidR="00945095">
        <w:t xml:space="preserve"> hierbei</w:t>
      </w:r>
      <w:r>
        <w:t xml:space="preserve"> immer an eine </w:t>
      </w:r>
      <w:r w:rsidR="00466B92">
        <w:t>PV</w:t>
      </w:r>
      <w:r w:rsidR="00945095">
        <w:t xml:space="preserve"> oder SC gebunden wobei beliebig viele Pods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Pods</w:t>
      </w:r>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Classes (Manchmal auf Profiles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756551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008FB887" w:rsidR="00545FED" w:rsidRPr="00545FED" w:rsidRDefault="00B640B2" w:rsidP="00545FED">
      <w:pPr>
        <w:pStyle w:val="Beschriftung"/>
      </w:pPr>
      <w:bookmarkStart w:id="54"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491783">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r>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340446"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756551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756551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756551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0B9F2A4C" w:rsidR="006E25E1" w:rsidRPr="00D11F2D" w:rsidRDefault="002B40AC" w:rsidP="00385B10">
      <w:pPr>
        <w:ind w:left="360"/>
        <w:jc w:val="center"/>
      </w:pPr>
      <w:bookmarkStart w:id="61" w:name="_Ref26185334"/>
      <w:bookmarkStart w:id="62" w:name="_Toc27130821"/>
      <w:r>
        <w:rPr>
          <w:noProof/>
        </w:rPr>
        <w:lastRenderedPageBreak/>
        <w:drawing>
          <wp:anchor distT="0" distB="0" distL="114300" distR="114300" simplePos="0" relativeHeight="251656192"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491783">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Authentisieren, Logging,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r w:rsidRPr="00385B10">
        <w:t>Backends for Frontends</w:t>
      </w:r>
    </w:p>
    <w:p w14:paraId="586F8353" w14:textId="6D17E2C0" w:rsidR="000E2059" w:rsidRDefault="006E25E1" w:rsidP="00D11F2D">
      <w:pPr>
        <w:rPr>
          <w:rStyle w:val="Hyperlink"/>
        </w:rPr>
      </w:pPr>
      <w:r w:rsidRPr="004F3257">
        <w:t>Eine</w:t>
      </w:r>
      <w:r>
        <w:t>n etwas</w:t>
      </w:r>
      <w:r w:rsidRPr="004F3257">
        <w:t xml:space="preserve"> </w:t>
      </w:r>
      <w:r>
        <w:t xml:space="preserve">anderen Ansatz nimmt die Variante welche „Backends for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74624"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5B1054E4" w:rsidR="000E2059" w:rsidRPr="006E78A1" w:rsidRDefault="000E2059" w:rsidP="000E2059">
      <w:pPr>
        <w:pStyle w:val="Beschriftung"/>
        <w:rPr>
          <w:rStyle w:val="Hyperlink"/>
        </w:rPr>
      </w:pPr>
      <w:bookmarkStart w:id="64" w:name="_Ref26185599"/>
      <w:bookmarkStart w:id="65" w:name="_Toc27130822"/>
      <w:r w:rsidRPr="00340446">
        <w:t xml:space="preserve">Abbildung </w:t>
      </w:r>
      <w:r w:rsidR="00F42FF9">
        <w:rPr>
          <w:lang w:val="en-US"/>
        </w:rPr>
        <w:fldChar w:fldCharType="begin"/>
      </w:r>
      <w:r w:rsidR="00F42FF9" w:rsidRPr="00340446">
        <w:instrText xml:space="preserve"> SEQ Abbildung \* ARABIC </w:instrText>
      </w:r>
      <w:r w:rsidR="00F42FF9">
        <w:rPr>
          <w:lang w:val="en-US"/>
        </w:rPr>
        <w:fldChar w:fldCharType="separate"/>
      </w:r>
      <w:r w:rsidR="00DD17B5" w:rsidRPr="00340446">
        <w:rPr>
          <w:noProof/>
        </w:rPr>
        <w:t>8</w:t>
      </w:r>
      <w:r w:rsidR="00F42FF9">
        <w:rPr>
          <w:lang w:val="en-US"/>
        </w:rPr>
        <w:fldChar w:fldCharType="end"/>
      </w:r>
      <w:bookmarkEnd w:id="64"/>
      <w:r w:rsidRPr="00340446">
        <w:t xml:space="preserve">: API Gateways Backends for frontends </w:t>
      </w:r>
      <w:sdt>
        <w:sdtPr>
          <w:alias w:val="Don't edit this field"/>
          <w:tag w:val="CitaviPlaceholder#55b6f12a-a0e6-4c7b-8da7-6946482e753b"/>
          <w:id w:val="887768230"/>
          <w:placeholder>
            <w:docPart w:val="DefaultPlaceholder_1081868574"/>
          </w:placeholder>
        </w:sdtPr>
        <w:sdtContent>
          <w:r>
            <w:fldChar w:fldCharType="begin"/>
          </w:r>
          <w:r w:rsidR="00491783" w:rsidRPr="00340446">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298787C0" w:rsidR="006E25E1" w:rsidRPr="001C7C16" w:rsidRDefault="006E25E1" w:rsidP="006E25E1">
      <w:pPr>
        <w:pStyle w:val="berschrift3"/>
      </w:pPr>
      <w:bookmarkStart w:id="66" w:name="_Toc27565518"/>
      <w:r>
        <w:t xml:space="preserve">API </w:t>
      </w:r>
      <w:r w:rsidRPr="001C7C16">
        <w:t>Microgateway</w:t>
      </w:r>
      <w:bookmarkEnd w:id="66"/>
      <w:r>
        <w:t xml:space="preserve"> </w:t>
      </w:r>
    </w:p>
    <w:p w14:paraId="55AF5705" w14:textId="03D194D1" w:rsidR="006E25E1" w:rsidRPr="001C7C16" w:rsidRDefault="006E25E1" w:rsidP="006E25E1">
      <w:r w:rsidRPr="000E2059">
        <w:t>Der API Microgateway</w:t>
      </w:r>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Microgateway wird inzwischen vor allem in Service Meshes wie zuvor Erklärt verwendet und findet dadurch eine große Anwendungsfläche.</w:t>
      </w:r>
    </w:p>
    <w:p w14:paraId="63CB553A" w14:textId="125B3C68" w:rsidR="006E25E1" w:rsidRDefault="006E25E1" w:rsidP="006E25E1">
      <w:pPr>
        <w:pStyle w:val="berschrift2"/>
      </w:pPr>
      <w:bookmarkStart w:id="67" w:name="_Ref26445013"/>
      <w:bookmarkStart w:id="68" w:name="_Ref26445044"/>
      <w:bookmarkStart w:id="69" w:name="_Toc27565519"/>
      <w:r>
        <w:t>Gewährleistung von Services</w:t>
      </w:r>
      <w:bookmarkEnd w:id="67"/>
      <w:bookmarkEnd w:id="68"/>
      <w:bookmarkEnd w:id="69"/>
    </w:p>
    <w:p w14:paraId="6FDBED39" w14:textId="04C4159E" w:rsidR="004F1A7D" w:rsidRDefault="006E25E1" w:rsidP="004F1A7D">
      <w:pPr>
        <w:pStyle w:val="berschrift3"/>
      </w:pPr>
      <w:bookmarkStart w:id="70" w:name="_Toc27565520"/>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den System immer Mehr werden, davon ausgegangen das dass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7565521"/>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EB72044" w:rsidR="00DD17B5" w:rsidRDefault="00DD17B5" w:rsidP="00DD17B5">
      <w:bookmarkStart w:id="72" w:name="_CTVK001c1124d64e10c4e0ba35d369d6940a733"/>
      <w:r>
        <w:rPr>
          <w:noProof/>
        </w:rPr>
        <w:drawing>
          <wp:anchor distT="0" distB="0" distL="114300" distR="114300" simplePos="0" relativeHeight="251689984"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xml:space="preserve">. Weitere Probleme welche in einem verteilten System auftreten können betreffen die Ressourcen. </w:t>
      </w:r>
      <w:bookmarkStart w:id="73" w:name="_GoBack"/>
      <w:bookmarkEnd w:id="73"/>
    </w:p>
    <w:p w14:paraId="3469E053" w14:textId="2D500F98" w:rsidR="00DD17B5" w:rsidRDefault="00DD17B5" w:rsidP="00DD17B5">
      <w:pPr>
        <w:pStyle w:val="Beschriftung"/>
      </w:pPr>
      <w:bookmarkStart w:id="74"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491783">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4"/>
    </w:p>
    <w:p w14:paraId="68D03FB1" w14:textId="520E8076" w:rsidR="00F80D25" w:rsidRDefault="006C3FB2" w:rsidP="00DD17B5">
      <w:r>
        <w:t>So kann ein einzelner Service Ressourcen von mehreren Services aufbrauchen bis diese gar nicht mehr arbeiten können und im Endeffekt mit abstürzen bzw. ausfallen Bsp. zwei Services haben dieselbe Warteschlangenliste der erste Service macht sie voll woraufhin der zweite auch nicht mehr arbeiten kann.</w:t>
      </w:r>
      <w:r w:rsidR="00DD17B5">
        <w:t xml:space="preserve"> </w:t>
      </w:r>
    </w:p>
    <w:p w14:paraId="70434D84" w14:textId="23C3D8BA" w:rsidR="00850390" w:rsidRPr="00850390" w:rsidRDefault="00F80D25" w:rsidP="00F80D25">
      <w:pPr>
        <w:pStyle w:val="berschrift4"/>
      </w:pPr>
      <w:r>
        <w:t>Was sind Bulkheads?</w:t>
      </w:r>
    </w:p>
    <w:p w14:paraId="0843FC89" w14:textId="6D416217" w:rsidR="00DD17B5" w:rsidRDefault="006E25E1" w:rsidP="00DD17B5">
      <w:r>
        <w:t>I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w:t>
      </w:r>
      <w:r w:rsidR="00DD17B5">
        <w:lastRenderedPageBreak/>
        <w:t xml:space="preserve">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t>. Feuerschutztüren im Brandschutz dienen demselben Zweck und verhindern die Rauchverbreitung im Haus.</w:t>
      </w:r>
    </w:p>
    <w:p w14:paraId="3BADA9CA" w14:textId="62153A3C" w:rsidR="006E25E1" w:rsidRDefault="00F80D25" w:rsidP="006E25E1">
      <w:bookmarkStart w:id="75" w:name="_CTVK0010c51ecf4e5474286834c21585e32af34"/>
      <w:bookmarkStart w:id="76" w:name="_CTVK00187e21482b10541bcaaf0470c4115fde2"/>
      <w:r>
        <w:rPr>
          <w:noProof/>
        </w:rPr>
        <w:drawing>
          <wp:anchor distT="0" distB="0" distL="114300" distR="114300" simplePos="0" relativeHeight="251684864" behindDoc="0" locked="0" layoutInCell="1" allowOverlap="1" wp14:anchorId="3D0EB367" wp14:editId="523D45B7">
            <wp:simplePos x="0" y="0"/>
            <wp:positionH relativeFrom="column">
              <wp:posOffset>-635</wp:posOffset>
            </wp:positionH>
            <wp:positionV relativeFrom="paragraph">
              <wp:posOffset>142811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bookmarkEnd w:id="75"/>
      <w:r>
        <w:rPr>
          <w:noProof/>
        </w:rPr>
        <w:drawing>
          <wp:anchor distT="0" distB="0" distL="114300" distR="114300" simplePos="0" relativeHeight="251679744" behindDoc="0" locked="0" layoutInCell="1" allowOverlap="1" wp14:anchorId="52CE4F7C" wp14:editId="13A86E40">
            <wp:simplePos x="0" y="0"/>
            <wp:positionH relativeFrom="column">
              <wp:posOffset>2864388</wp:posOffset>
            </wp:positionH>
            <wp:positionV relativeFrom="paragraph">
              <wp:posOffset>1401160</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6"/>
      <w:r w:rsidR="006E25E1">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rsidR="006E25E1">
        <w:t xml:space="preserve"> voneinander Technisch getrennt</w:t>
      </w:r>
      <w:r w:rsidR="00DD17B5">
        <w:t>/isoliert</w:t>
      </w:r>
      <w:r w:rsidR="006E25E1">
        <w:t xml:space="preserve"> werden.</w:t>
      </w:r>
    </w:p>
    <w:p w14:paraId="19E31736" w14:textId="144E32C8" w:rsidR="00F80D25" w:rsidRDefault="00F80D25" w:rsidP="006E25E1"/>
    <w:p w14:paraId="330B700B" w14:textId="22172E3E" w:rsidR="00F80D25" w:rsidRPr="00F80D25" w:rsidRDefault="00F80D25" w:rsidP="00F80D25">
      <w:pPr>
        <w:pStyle w:val="Beschriftung"/>
      </w:pPr>
      <w:bookmarkStart w:id="77" w:name="_Ref26198857"/>
      <w:bookmarkStart w:id="78" w:name="_Toc27130824"/>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0</w:t>
      </w:r>
      <w:r w:rsidR="00D15055">
        <w:rPr>
          <w:noProof/>
        </w:rPr>
        <w:fldChar w:fldCharType="end"/>
      </w:r>
      <w:bookmarkEnd w:id="77"/>
      <w:r w:rsidRPr="00F80D25">
        <w:t>: Schiff</w:t>
      </w:r>
      <w:r>
        <w:t xml:space="preserve"> Links</w:t>
      </w:r>
      <w:r w:rsidRPr="00F80D25">
        <w:t xml:space="preserve"> Ohne Bulkhead </w:t>
      </w:r>
      <w:sdt>
        <w:sdtPr>
          <w:alias w:val="Don't edit this field"/>
          <w:tag w:val="CitaviPlaceholder#395c7bb0-f7f1-4e41-90c5-d8d7dadf6d4d"/>
          <w:id w:val="1127900116"/>
          <w:placeholder>
            <w:docPart w:val="DefaultPlaceholder_1081868574"/>
          </w:placeholder>
        </w:sdtPr>
        <w:sdtContent>
          <w:r>
            <w:fldChar w:fldCharType="begin"/>
          </w:r>
          <w:r w:rsidR="00491783">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EF0DD5">
            <w:t>(IBM 11/28/2019)</w:t>
          </w:r>
          <w:r>
            <w:fldChar w:fldCharType="end"/>
          </w:r>
        </w:sdtContent>
      </w:sdt>
      <w:bookmarkEnd w:id="78"/>
      <w:r w:rsidRPr="00F80D25">
        <w:t xml:space="preserve"> </w:t>
      </w:r>
    </w:p>
    <w:p w14:paraId="207188E9" w14:textId="144548DE" w:rsidR="00F80D25" w:rsidRDefault="00F80D25" w:rsidP="00DD17B5">
      <w:pPr>
        <w:pStyle w:val="Beschriftung"/>
      </w:pPr>
      <w:bookmarkStart w:id="79" w:name="_Ref26198858"/>
      <w:bookmarkStart w:id="80" w:name="_Toc27130825"/>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1</w:t>
      </w:r>
      <w:r w:rsidR="00D15055">
        <w:rPr>
          <w:noProof/>
        </w:rPr>
        <w:fldChar w:fldCharType="end"/>
      </w:r>
      <w:bookmarkEnd w:id="79"/>
      <w:r w:rsidRPr="00F80D25">
        <w:t>:</w:t>
      </w:r>
      <w:r>
        <w:t xml:space="preserve"> Schiff Rechts mit</w:t>
      </w:r>
      <w:r w:rsidRPr="00F80D25">
        <w:t xml:space="preserve"> Bulkhead </w:t>
      </w:r>
      <w:sdt>
        <w:sdtPr>
          <w:alias w:val="Don't edit this field"/>
          <w:tag w:val="CitaviPlaceholder#c20a7198-7298-442a-a6e3-22b072352e7c"/>
          <w:id w:val="1536078170"/>
          <w:placeholder>
            <w:docPart w:val="DefaultPlaceholder_1081868574"/>
          </w:placeholder>
        </w:sdtPr>
        <w:sdtContent>
          <w:r>
            <w:fldChar w:fldCharType="begin"/>
          </w:r>
          <w:r w:rsidR="00491783">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EF0DD5">
            <w:t>(IBM 11/28/2019)</w:t>
          </w:r>
          <w:r>
            <w:fldChar w:fldCharType="end"/>
          </w:r>
        </w:sdtContent>
      </w:sdt>
      <w:bookmarkEnd w:id="80"/>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10FDE85C" w:rsidR="006E25E1" w:rsidRDefault="00981BC6" w:rsidP="006E25E1">
      <w:pPr>
        <w:pStyle w:val="Listenabsatz"/>
      </w:pPr>
      <w:bookmarkStart w:id="81" w:name="_CTVK001083e7e3f172b453387becafffc581b20"/>
      <w:r>
        <w:rPr>
          <w:noProof/>
        </w:rPr>
        <w:drawing>
          <wp:anchor distT="0" distB="0" distL="114300" distR="114300" simplePos="0" relativeHeight="251669504" behindDoc="0" locked="0" layoutInCell="1" allowOverlap="1" wp14:anchorId="50662BF7" wp14:editId="3F9A4EE3">
            <wp:simplePos x="0" y="0"/>
            <wp:positionH relativeFrom="column">
              <wp:posOffset>529590</wp:posOffset>
            </wp:positionH>
            <wp:positionV relativeFrom="paragraph">
              <wp:posOffset>93789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1"/>
      <w:r w:rsidR="006E25E1">
        <w:t>Soweit es möglich ist, sollte, wenn Services in eigene Fehlerzonen isoliert werden keine Datenbanken, Firewalls, Speicher und Rechenleistung etc. teilen. Durch Kostenmanagement kann man es auch nur auf die Services herunterbrachten.</w:t>
      </w:r>
    </w:p>
    <w:p w14:paraId="62F5A762" w14:textId="1215B667" w:rsidR="00981BC6" w:rsidRDefault="00981BC6" w:rsidP="00981BC6">
      <w:pPr>
        <w:pStyle w:val="Beschriftung"/>
      </w:pPr>
      <w:bookmarkStart w:id="82" w:name="_Toc27130826"/>
      <w:r w:rsidRPr="00DD17B5">
        <w:t xml:space="preserve">Abbildung </w:t>
      </w:r>
      <w:r>
        <w:rPr>
          <w:noProof/>
        </w:rPr>
        <w:fldChar w:fldCharType="begin"/>
      </w:r>
      <w:r>
        <w:rPr>
          <w:noProof/>
        </w:rPr>
        <w:instrText xml:space="preserve"> SEQ Abbildung \* ARABIC </w:instrText>
      </w:r>
      <w:r>
        <w:rPr>
          <w:noProof/>
        </w:rPr>
        <w:fldChar w:fldCharType="separate"/>
      </w:r>
      <w:r>
        <w:rPr>
          <w:noProof/>
        </w:rPr>
        <w:t>12</w:t>
      </w:r>
      <w:r>
        <w:rPr>
          <w:noProof/>
        </w:rPr>
        <w:fldChar w:fldCharType="end"/>
      </w:r>
      <w:r>
        <w:t xml:space="preserve">: Microservices mit dem Bulkhead </w:t>
      </w:r>
      <w:sdt>
        <w:sdtPr>
          <w:alias w:val="Don't edit this field"/>
          <w:tag w:val="CitaviPlaceholder#31709558-1f22-48f8-bc47-47d1149bc642"/>
          <w:id w:val="1052038569"/>
          <w:placeholder>
            <w:docPart w:val="13FA4AE978D0463184F3D06A25EA23FA"/>
          </w:placeholder>
        </w:sdtPr>
        <w:sdtContent>
          <w:r>
            <w:fldChar w:fldCharType="begin"/>
          </w:r>
          <w:r w:rsidR="00491783">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fldChar w:fldCharType="separate"/>
          </w:r>
          <w:r w:rsidR="00303B32">
            <w:t>(Eigenkreation)</w:t>
          </w:r>
          <w:r>
            <w:fldChar w:fldCharType="end"/>
          </w:r>
        </w:sdtContent>
      </w:sdt>
      <w:bookmarkEnd w:id="82"/>
    </w:p>
    <w:p w14:paraId="0492DF98" w14:textId="4C202427" w:rsidR="006E25E1" w:rsidRDefault="006E25E1" w:rsidP="006E25E1">
      <w:pPr>
        <w:pStyle w:val="Listenabsatz"/>
        <w:numPr>
          <w:ilvl w:val="0"/>
          <w:numId w:val="40"/>
        </w:numPr>
      </w:pPr>
      <w:r>
        <w:lastRenderedPageBreak/>
        <w:t>Vermeide Synchrone aufrufe zu anderen Services:</w:t>
      </w:r>
    </w:p>
    <w:p w14:paraId="7C3EB9CC" w14:textId="52812213"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42A6BBBB" w14:textId="13F096AD" w:rsidR="00B81308" w:rsidRPr="00B81308" w:rsidRDefault="006E25E1" w:rsidP="00181B3A">
      <w:pPr>
        <w:pStyle w:val="berschrift3"/>
        <w:rPr>
          <w:lang w:val="en-US"/>
        </w:rPr>
      </w:pPr>
      <w:bookmarkStart w:id="83" w:name="_Toc27565522"/>
      <w:r w:rsidRPr="00B81308">
        <w:rPr>
          <w:lang w:val="en-US"/>
        </w:rPr>
        <w:t>Circuit breaker</w:t>
      </w:r>
      <w:bookmarkEnd w:id="83"/>
    </w:p>
    <w:p w14:paraId="356F84D0" w14:textId="5360EEBD" w:rsidR="00F10726" w:rsidRDefault="00F10726" w:rsidP="00F10726">
      <w:pPr>
        <w:pStyle w:val="berschrift4"/>
        <w:rPr>
          <w:lang w:val="en-US"/>
        </w:rPr>
      </w:pPr>
      <w:r>
        <w:rPr>
          <w:lang w:val="en-US"/>
        </w:rPr>
        <w:t>Kurzschlüsse in Softwaresystemen</w:t>
      </w:r>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Was sind Circuit breaker?</w:t>
      </w:r>
    </w:p>
    <w:p w14:paraId="5F8A44B6" w14:textId="1CFC2452" w:rsidR="006E25E1" w:rsidRDefault="006E25E1" w:rsidP="006E25E1">
      <w:r w:rsidRPr="00BF098B">
        <w:t>Circuit breaker,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r w:rsidRPr="00D36092">
        <w:rPr>
          <w:b/>
        </w:rPr>
        <w:t xml:space="preserve">Closed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r w:rsidRPr="00D36092">
        <w:t>threshold).</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4" w:name="_CTVK0014e1c2975c68e4d29b232a1c6da72662e"/>
      <w:r>
        <w:rPr>
          <w:noProof/>
        </w:rPr>
        <w:lastRenderedPageBreak/>
        <w:drawing>
          <wp:anchor distT="0" distB="0" distL="114300" distR="114300" simplePos="0" relativeHeight="251661312"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4"/>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breaker statt.</w:t>
      </w:r>
    </w:p>
    <w:p w14:paraId="11F7B595" w14:textId="5D60260B" w:rsidR="006E25E1" w:rsidRPr="004944B8" w:rsidRDefault="00B81308" w:rsidP="00B81308">
      <w:pPr>
        <w:pStyle w:val="Beschriftung"/>
      </w:pPr>
      <w:bookmarkStart w:id="85" w:name="_Ref26263016"/>
      <w:bookmarkStart w:id="86"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5"/>
      <w:r w:rsidRPr="006E78A1">
        <w:t xml:space="preserve">: Circuit Breaker Zustände </w:t>
      </w:r>
      <w:sdt>
        <w:sdtPr>
          <w:alias w:val="Don't edit this field"/>
          <w:tag w:val="CitaviPlaceholder#b87a0311-7011-4967-85bc-13292189e76d"/>
          <w:id w:val="479350373"/>
          <w:placeholder>
            <w:docPart w:val="DefaultPlaceholder_1081868574"/>
          </w:placeholder>
        </w:sdtPr>
        <w:sdtContent>
          <w:r>
            <w:fldChar w:fldCharType="begin"/>
          </w:r>
          <w:r w:rsidR="00491783">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6"/>
    </w:p>
    <w:p w14:paraId="0FD1279E" w14:textId="03CEF51C" w:rsidR="00B81308" w:rsidRDefault="006E25E1" w:rsidP="0050039F">
      <w:r w:rsidRPr="00340446">
        <w:rPr>
          <w:b/>
        </w:rPr>
        <w:t>Half-Open</w:t>
      </w:r>
      <w:r w:rsidRPr="00340446">
        <w:t xml:space="preserve"> testet den Service. </w:t>
      </w:r>
      <w:r w:rsidRPr="000A3968">
        <w:t>Es werden</w:t>
      </w:r>
      <w:r w:rsidR="00181B3A">
        <w:t xml:space="preserve"> hierbei ein</w:t>
      </w:r>
      <w:r w:rsidRPr="000A3968">
        <w:t xml:space="preserve"> paar Anfragen angenommen. Die Anzahl ist normalerweise geringer als im Ursprünglichen Closed Status. W</w:t>
      </w:r>
      <w:r>
        <w:t>enn dieser Test Erfolgreich verlaufen ist, wird wieder in den Closed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59972B11"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Unabhängig Verwaltete Circuit breaker</w:t>
      </w:r>
    </w:p>
    <w:p w14:paraId="68C66AD0" w14:textId="35EB4DA0" w:rsidR="006E25E1" w:rsidRDefault="006E25E1" w:rsidP="006E25E1">
      <w:r>
        <w:t xml:space="preserve">Ein Unabhängig Verwalteter Circuit breaker steht für einen im Service selbst implementierten Circuit breaker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7183B6AA" w:rsidR="00340446" w:rsidRDefault="00340446" w:rsidP="00340446">
      <w:pPr>
        <w:pStyle w:val="berschrift4"/>
      </w:pPr>
      <w:r>
        <w:t>Code Beispiel</w:t>
      </w:r>
    </w:p>
    <w:p w14:paraId="635CA42E" w14:textId="77777777" w:rsidR="00340446" w:rsidRPr="00340446" w:rsidRDefault="00340446" w:rsidP="00340446">
      <w:r w:rsidRPr="00340446">
        <w:t>Klasse bei welchen der Circuit</w:t>
      </w:r>
      <w:r>
        <w:t>b</w:t>
      </w:r>
      <w:r w:rsidRPr="00340446">
        <w:t>reaker a</w:t>
      </w:r>
      <w:r>
        <w:t>ktiviert wurde.</w:t>
      </w:r>
    </w:p>
    <w:p w14:paraId="74136BA6" w14:textId="77777777" w:rsidR="00340446" w:rsidRPr="00340446" w:rsidRDefault="00340446" w:rsidP="00340446">
      <w:pPr>
        <w:pStyle w:val="Computerprogramm"/>
        <w:rPr>
          <w:lang w:val="de-DE"/>
        </w:rPr>
      </w:pPr>
      <w:r w:rsidRPr="00CC65E6">
        <w:rPr>
          <w:lang w:val="de-DE"/>
        </w:rPr>
        <w:t>@EnableCircuitBreaker</w:t>
      </w:r>
      <w:r w:rsidRPr="00CC65E6">
        <w:rPr>
          <w:lang w:val="de-DE"/>
        </w:rPr>
        <w:br/>
      </w:r>
      <w:r w:rsidRPr="00CC65E6">
        <w:rPr>
          <w:b/>
          <w:bCs/>
          <w:color w:val="000080"/>
          <w:lang w:val="de-DE"/>
        </w:rPr>
        <w:t xml:space="preserve">public class </w:t>
      </w:r>
      <w:r w:rsidRPr="00CC65E6">
        <w:rPr>
          <w:lang w:val="de-DE"/>
        </w:rPr>
        <w:t>TodouiApplication {</w:t>
      </w:r>
    </w:p>
    <w:p w14:paraId="1E3E9EBE" w14:textId="77777777" w:rsidR="00340446" w:rsidRDefault="00340446" w:rsidP="006E25E1"/>
    <w:p w14:paraId="352328ED" w14:textId="581CA600" w:rsidR="00340446" w:rsidRDefault="00340446" w:rsidP="00340446">
      <w:pPr>
        <w:pStyle w:val="Computerprogramm"/>
      </w:pPr>
      <w:r w:rsidRPr="00340446">
        <w:rPr>
          <w:color w:val="808000"/>
        </w:rPr>
        <w:t>@GetMapping</w:t>
      </w:r>
      <w:r w:rsidRPr="00340446">
        <w:rPr>
          <w:color w:val="808000"/>
        </w:rPr>
        <w:br/>
        <w:t>@HystrixCommand</w:t>
      </w:r>
      <w:r w:rsidRPr="00340446">
        <w:t xml:space="preserve">(fallbackMethod = </w:t>
      </w:r>
      <w:r w:rsidRPr="00340446">
        <w:rPr>
          <w:b/>
          <w:bCs/>
          <w:color w:val="008000"/>
        </w:rPr>
        <w:t>"itemsFallback"</w:t>
      </w:r>
      <w:r>
        <w:t>)</w:t>
      </w:r>
      <w:r w:rsidRPr="00340446">
        <w:br/>
      </w:r>
      <w:r w:rsidRPr="00340446">
        <w:rPr>
          <w:b/>
          <w:bCs/>
          <w:color w:val="000080"/>
        </w:rPr>
        <w:t xml:space="preserve">public </w:t>
      </w:r>
      <w:r w:rsidRPr="00340446">
        <w:t>String getItems(Model model) {</w:t>
      </w:r>
    </w:p>
    <w:p w14:paraId="0C55B875" w14:textId="2F54B7AB" w:rsidR="00CC65E6" w:rsidRDefault="00CC65E6" w:rsidP="00CC65E6">
      <w:pPr>
        <w:jc w:val="center"/>
      </w:pPr>
      <w:bookmarkStart w:id="87" w:name="_Toc27565712"/>
      <w:r>
        <w:t xml:space="preserve">Codeteil </w:t>
      </w:r>
      <w:fldSimple w:instr=" SEQ Codeteil \* ARABIC ">
        <w:r w:rsidR="00994E22">
          <w:rPr>
            <w:noProof/>
          </w:rPr>
          <w:t>1</w:t>
        </w:r>
      </w:fldSimple>
      <w:r>
        <w:t xml:space="preserve">: </w:t>
      </w:r>
      <w:bookmarkEnd w:id="87"/>
      <w:r>
        <w:t>Spring Methode welche mit einem HystrixCommand ausgestattet ist.</w:t>
      </w:r>
    </w:p>
    <w:p w14:paraId="4FB38F4F" w14:textId="77777777" w:rsidR="00340446" w:rsidRPr="00CC65E6" w:rsidRDefault="00340446" w:rsidP="003404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p>
    <w:p w14:paraId="3369021F" w14:textId="77777777" w:rsidR="00340446" w:rsidRDefault="00340446" w:rsidP="00340446">
      <w:pPr>
        <w:pStyle w:val="Computerprogramm"/>
      </w:pPr>
      <w:r w:rsidRPr="00340446">
        <w:rPr>
          <w:b/>
          <w:bCs/>
          <w:color w:val="000080"/>
        </w:rPr>
        <w:t xml:space="preserve">public </w:t>
      </w:r>
      <w:r w:rsidRPr="00340446">
        <w:t>String itemsFallback(Model model) {</w:t>
      </w:r>
      <w:r w:rsidRPr="00340446">
        <w:br/>
        <w:t xml:space="preserve">   System.</w:t>
      </w:r>
      <w:r w:rsidRPr="00340446">
        <w:rPr>
          <w:b/>
          <w:bCs/>
          <w:i/>
          <w:iCs/>
          <w:color w:val="660E7A"/>
        </w:rPr>
        <w:t>out</w:t>
      </w:r>
      <w:r w:rsidRPr="00340446">
        <w:t>.println(</w:t>
      </w:r>
      <w:r w:rsidRPr="00340446">
        <w:rPr>
          <w:b/>
          <w:bCs/>
          <w:color w:val="008000"/>
        </w:rPr>
        <w:t xml:space="preserve">"Fallback called" </w:t>
      </w:r>
      <w:r w:rsidRPr="00340446">
        <w:t>);</w:t>
      </w:r>
      <w:r w:rsidRPr="00340446">
        <w:br/>
        <w:t xml:space="preserve">   String [] responseArray = </w:t>
      </w:r>
      <w:r w:rsidRPr="00340446">
        <w:rPr>
          <w:b/>
          <w:bCs/>
          <w:color w:val="000080"/>
        </w:rPr>
        <w:t xml:space="preserve">new </w:t>
      </w:r>
      <w:r w:rsidRPr="00340446">
        <w:t>String[]{</w:t>
      </w:r>
      <w:r w:rsidRPr="00340446">
        <w:rPr>
          <w:b/>
          <w:bCs/>
          <w:color w:val="008000"/>
        </w:rPr>
        <w:t>"Fallbackdata"</w:t>
      </w:r>
      <w:r w:rsidRPr="00340446">
        <w:t>,</w:t>
      </w:r>
      <w:r w:rsidRPr="00340446">
        <w:rPr>
          <w:b/>
          <w:bCs/>
          <w:color w:val="008000"/>
        </w:rPr>
        <w:t>"more Fallbackdata"</w:t>
      </w:r>
      <w:r w:rsidRPr="00340446">
        <w:t>,</w:t>
      </w:r>
      <w:r w:rsidRPr="00340446">
        <w:rPr>
          <w:b/>
          <w:bCs/>
          <w:color w:val="008000"/>
        </w:rPr>
        <w:t>"even more Fallbackdata"</w:t>
      </w:r>
      <w:r w:rsidRPr="00340446">
        <w:t>};</w:t>
      </w:r>
    </w:p>
    <w:p w14:paraId="0D7A7E87" w14:textId="77777777" w:rsidR="00CC65E6" w:rsidRPr="00340446" w:rsidRDefault="00CC65E6" w:rsidP="00CC65E6">
      <w:pPr>
        <w:jc w:val="center"/>
      </w:pPr>
      <w:bookmarkStart w:id="88" w:name="_Ref27578441"/>
      <w:r>
        <w:t xml:space="preserve">Codeteil </w:t>
      </w:r>
      <w:fldSimple w:instr=" SEQ Codeteil \* ARABIC ">
        <w:r w:rsidR="00994E22">
          <w:rPr>
            <w:noProof/>
          </w:rPr>
          <w:t>2</w:t>
        </w:r>
      </w:fldSimple>
      <w:bookmarkEnd w:id="88"/>
      <w:r>
        <w:t xml:space="preserve">: </w:t>
      </w:r>
      <w:r w:rsidRPr="00340446">
        <w:t>Entsprechende Fallback Methode welche bei ei</w:t>
      </w:r>
      <w:r>
        <w:t>nem Fehler bzw. bei offenem Circuit aufgerufen wird.</w:t>
      </w:r>
    </w:p>
    <w:p w14:paraId="276C2F31" w14:textId="77777777" w:rsidR="00340446" w:rsidRPr="00CC65E6" w:rsidRDefault="00340446" w:rsidP="00340446">
      <w:pPr>
        <w:pStyle w:val="Computerprogramm"/>
        <w:rPr>
          <w:lang w:val="de-DE"/>
        </w:rPr>
      </w:pPr>
      <w:r w:rsidRPr="00CC65E6">
        <w:rPr>
          <w:lang w:val="de-DE"/>
        </w:rPr>
        <w:t xml:space="preserve">hystrix.command.default.circuitBreaker.requestVolumeThreshold= </w:t>
      </w:r>
      <w:r w:rsidRPr="00CC65E6">
        <w:rPr>
          <w:color w:val="008000"/>
          <w:lang w:val="de-DE"/>
        </w:rPr>
        <w:t>3</w:t>
      </w:r>
      <w:r w:rsidRPr="00CC65E6">
        <w:rPr>
          <w:color w:val="008000"/>
          <w:lang w:val="de-DE"/>
        </w:rPr>
        <w:br/>
      </w:r>
      <w:r w:rsidRPr="00CC65E6">
        <w:rPr>
          <w:lang w:val="de-DE"/>
        </w:rPr>
        <w:t xml:space="preserve">hystrix.command.default.circuitBreaker.sleepWindowInMilliseconds= </w:t>
      </w:r>
      <w:r w:rsidRPr="00CC65E6">
        <w:rPr>
          <w:color w:val="008000"/>
          <w:lang w:val="de-DE"/>
        </w:rPr>
        <w:t>2000</w:t>
      </w:r>
      <w:r w:rsidRPr="00CC65E6">
        <w:rPr>
          <w:color w:val="008000"/>
          <w:lang w:val="de-DE"/>
        </w:rPr>
        <w:br/>
      </w:r>
      <w:r w:rsidRPr="00CC65E6">
        <w:rPr>
          <w:lang w:val="de-DE"/>
        </w:rPr>
        <w:t xml:space="preserve">hystrix.command.default.metrics.rollingStats.timeInMilliseconds= </w:t>
      </w:r>
      <w:r w:rsidRPr="00CC65E6">
        <w:rPr>
          <w:color w:val="008000"/>
          <w:lang w:val="de-DE"/>
        </w:rPr>
        <w:t>18000</w:t>
      </w:r>
    </w:p>
    <w:p w14:paraId="0000D2B8" w14:textId="3AA087C7" w:rsidR="00CC65E6" w:rsidRPr="00340446" w:rsidRDefault="00CC65E6" w:rsidP="00CC65E6">
      <w:pPr>
        <w:jc w:val="center"/>
      </w:pPr>
      <w:bookmarkStart w:id="89" w:name="_Toc27565713"/>
      <w:r>
        <w:t xml:space="preserve">Codeteil </w:t>
      </w:r>
      <w:fldSimple w:instr=" SEQ Codeteil \* ARABIC ">
        <w:r w:rsidR="00994E22">
          <w:rPr>
            <w:noProof/>
          </w:rPr>
          <w:t>3</w:t>
        </w:r>
      </w:fldSimple>
      <w:r>
        <w:t>:</w:t>
      </w:r>
      <w:bookmarkEnd w:id="89"/>
      <w:r w:rsidRPr="00CC65E6">
        <w:t xml:space="preserve"> </w:t>
      </w:r>
      <w:r w:rsidRPr="00340446">
        <w:t>Circuitbreaker Einstellungen in der application.pro</w:t>
      </w:r>
      <w:r>
        <w:t>perties</w:t>
      </w:r>
    </w:p>
    <w:p w14:paraId="4C9E8E99" w14:textId="6864D9B5" w:rsidR="00CC65E6" w:rsidRPr="00CC65E6" w:rsidRDefault="00CC65E6" w:rsidP="00CC65E6">
      <w:pPr>
        <w:pStyle w:val="Beschriftung"/>
      </w:pPr>
    </w:p>
    <w:p w14:paraId="43E466CB" w14:textId="77777777" w:rsidR="006E25E1" w:rsidRDefault="006E25E1" w:rsidP="006E25E1">
      <w:pPr>
        <w:pStyle w:val="berschrift3"/>
      </w:pPr>
      <w:bookmarkStart w:id="90" w:name="_Toc27565523"/>
      <w:r>
        <w:lastRenderedPageBreak/>
        <w:t>Retry</w:t>
      </w:r>
      <w:bookmarkEnd w:id="90"/>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91" w:name="_CTVK001af507f1be95d421eaeb80dc7d771e74e"/>
      <w:r>
        <w:rPr>
          <w:noProof/>
        </w:rPr>
        <w:drawing>
          <wp:anchor distT="0" distB="0" distL="114300" distR="114300" simplePos="0" relativeHeight="251693056"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91"/>
      <w:r w:rsidR="006E25E1">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4C5A9B93" w:rsidR="00EA64C1" w:rsidRDefault="00EA64C1" w:rsidP="00EA64C1">
      <w:pPr>
        <w:pStyle w:val="Beschriftung"/>
        <w:ind w:left="720"/>
      </w:pPr>
      <w:bookmarkStart w:id="92" w:name="_Ref26274448"/>
      <w:bookmarkStart w:id="93" w:name="_Toc2713082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92"/>
      <w:r>
        <w:t xml:space="preserve">: Retry Pattern </w:t>
      </w:r>
      <w:sdt>
        <w:sdtPr>
          <w:alias w:val="Don't edit this field"/>
          <w:tag w:val="CitaviPlaceholder#0a3fe9a8-1f55-4343-b37a-74ab0f512bbb"/>
          <w:id w:val="-473680108"/>
          <w:placeholder>
            <w:docPart w:val="AE052651C6DE46E3B9342B5A712E6C0B"/>
          </w:placeholder>
        </w:sdtPr>
        <w:sdtContent>
          <w:r>
            <w:fldChar w:fldCharType="begin"/>
          </w:r>
          <w:r w:rsidR="00491783">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93"/>
    </w:p>
    <w:p w14:paraId="0E7E5F85" w14:textId="101B20B6" w:rsidR="00DA46AF" w:rsidRDefault="006E25E1" w:rsidP="008D760B">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2B9DC855" w14:textId="62DCB2AF" w:rsidR="00994E22" w:rsidRPr="00994E22" w:rsidRDefault="00994E22" w:rsidP="00994E22">
      <w:pPr>
        <w:pStyle w:val="berschrift4"/>
      </w:pPr>
      <w:r>
        <w:t>Code Beispiel</w:t>
      </w:r>
    </w:p>
    <w:p w14:paraId="0F98B0A4" w14:textId="77777777" w:rsidR="00994E22" w:rsidRPr="00994E22" w:rsidRDefault="00994E22" w:rsidP="00994E22">
      <w:pPr>
        <w:pStyle w:val="Computerprogramm"/>
      </w:pPr>
      <w:r w:rsidRPr="00994E22">
        <w:t>Invoking: http://localhost:8080/todos/ the 3 time from RETRY</w:t>
      </w:r>
    </w:p>
    <w:p w14:paraId="6FBD443D" w14:textId="49587BE3" w:rsidR="00994E22" w:rsidRPr="00994E22" w:rsidRDefault="00994E22" w:rsidP="00994E22">
      <w:pPr>
        <w:pStyle w:val="Computerprogramm"/>
      </w:pPr>
      <w:r w:rsidRPr="00994E22">
        <w:t>Invoking: http://localhost:8080/todos/ the 4 time from RETRY</w:t>
      </w:r>
    </w:p>
    <w:p w14:paraId="4AEFCEFF" w14:textId="6295885B" w:rsidR="00994E22" w:rsidRPr="00994E22" w:rsidRDefault="00994E22" w:rsidP="00994E22">
      <w:pPr>
        <w:pStyle w:val="Computerprogramm"/>
      </w:pPr>
      <w:r w:rsidRPr="00994E22">
        <w:t>Invoking: http://localhost:8080/todos/ the 4 time from RETRY</w:t>
      </w:r>
    </w:p>
    <w:p w14:paraId="4C41AFCE" w14:textId="1D9D038C" w:rsidR="00994E22" w:rsidRPr="00994E22" w:rsidRDefault="00994E22" w:rsidP="00994E22">
      <w:pPr>
        <w:pStyle w:val="Computerprogramm"/>
      </w:pPr>
      <w:r w:rsidRPr="00994E22">
        <w:lastRenderedPageBreak/>
        <w:t>Invoking: http://localhost:8080/todos/ the 4 time from RETRY</w:t>
      </w:r>
    </w:p>
    <w:p w14:paraId="24E9224E" w14:textId="77777777" w:rsidR="00994E22" w:rsidRDefault="00994E22" w:rsidP="00994E22">
      <w:pPr>
        <w:pStyle w:val="Computerprogramm"/>
      </w:pPr>
      <w:r>
        <w:t>Fallback called</w:t>
      </w:r>
    </w:p>
    <w:p w14:paraId="4C839184" w14:textId="1ED5C801" w:rsidR="00994E22" w:rsidRDefault="00994E22" w:rsidP="00994E22">
      <w:pPr>
        <w:pStyle w:val="Computerprogramm"/>
      </w:pPr>
      <w:r>
        <w:t>Fallback called</w:t>
      </w:r>
    </w:p>
    <w:p w14:paraId="2A54F9D8" w14:textId="46B2113B" w:rsidR="00994E22" w:rsidRPr="00994E22" w:rsidRDefault="00994E22" w:rsidP="00994E22">
      <w:pPr>
        <w:pStyle w:val="Beschriftung"/>
      </w:pPr>
      <w:r w:rsidRPr="00994E22">
        <w:t xml:space="preserve">Codeteil </w:t>
      </w:r>
      <w:r>
        <w:fldChar w:fldCharType="begin"/>
      </w:r>
      <w:r w:rsidRPr="00994E22">
        <w:instrText xml:space="preserve"> SEQ Codeteil \* ARABIC </w:instrText>
      </w:r>
      <w:r>
        <w:fldChar w:fldCharType="separate"/>
      </w:r>
      <w:r>
        <w:rPr>
          <w:noProof/>
        </w:rPr>
        <w:t>4</w:t>
      </w:r>
      <w:r>
        <w:fldChar w:fldCharType="end"/>
      </w:r>
      <w:r w:rsidRPr="00994E22">
        <w:t>: Circuit</w:t>
      </w:r>
      <w:r>
        <w:t xml:space="preserve"> </w:t>
      </w:r>
      <w:r w:rsidRPr="00994E22">
        <w:t>breaker mit Retry Pattern in Ko</w:t>
      </w:r>
      <w:r>
        <w:t>mbination</w:t>
      </w:r>
    </w:p>
    <w:p w14:paraId="29866C98" w14:textId="2BCCDFFA" w:rsidR="00994E22" w:rsidRDefault="00994E22" w:rsidP="00994E22">
      <w:r>
        <w:t>Wenn die zahlen gleichbleiben wird versucht den Service noch einmal zu erreichen. Als mehrmals Fallback called angezeigt wird ist das, dass Zeichen das der Circuit nun offen ist.</w:t>
      </w:r>
    </w:p>
    <w:p w14:paraId="3DC1B444" w14:textId="10B9F645" w:rsid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994E22">
        <w:rPr>
          <w:rFonts w:ascii="Consolas" w:hAnsi="Consolas" w:cs="Courier New"/>
          <w:color w:val="808000"/>
          <w:sz w:val="20"/>
        </w:rPr>
        <w:t>@SpringBootApplication</w:t>
      </w:r>
    </w:p>
    <w:p w14:paraId="49298191" w14:textId="65134B0E"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EnableCircuitBreaker</w:t>
      </w:r>
    </w:p>
    <w:p w14:paraId="29CD22ED" w14:textId="77777777"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EnableRetry</w:t>
      </w:r>
      <w:r w:rsidRPr="00994E22">
        <w:rPr>
          <w:rFonts w:ascii="Consolas" w:hAnsi="Consolas" w:cs="Courier New"/>
          <w:color w:val="808000"/>
          <w:sz w:val="20"/>
          <w:lang w:val="en-US"/>
        </w:rPr>
        <w:br/>
      </w:r>
      <w:r w:rsidRPr="00994E22">
        <w:rPr>
          <w:rFonts w:ascii="Consolas" w:hAnsi="Consolas" w:cs="Courier New"/>
          <w:b/>
          <w:bCs/>
          <w:color w:val="000080"/>
          <w:sz w:val="20"/>
          <w:lang w:val="en-US"/>
        </w:rPr>
        <w:t xml:space="preserve">public class </w:t>
      </w:r>
      <w:r w:rsidRPr="00994E22">
        <w:rPr>
          <w:rFonts w:ascii="Consolas" w:hAnsi="Consolas" w:cs="Courier New"/>
          <w:color w:val="000000"/>
          <w:sz w:val="20"/>
          <w:lang w:val="en-US"/>
        </w:rPr>
        <w:t>TodouiApplication {</w:t>
      </w:r>
    </w:p>
    <w:p w14:paraId="384BCDCA" w14:textId="4A2CB682" w:rsidR="00994E22" w:rsidRPr="00994E22" w:rsidRDefault="00994E22" w:rsidP="00994E22">
      <w:pPr>
        <w:pStyle w:val="Beschriftung"/>
        <w:rPr>
          <w:lang w:val="en-US"/>
        </w:rPr>
      </w:pPr>
      <w:r w:rsidRPr="00994E22">
        <w:rPr>
          <w:lang w:val="en-US"/>
        </w:rPr>
        <w:t xml:space="preserve">Codeteil </w:t>
      </w:r>
      <w:r>
        <w:fldChar w:fldCharType="begin"/>
      </w:r>
      <w:r w:rsidRPr="00994E22">
        <w:rPr>
          <w:lang w:val="en-US"/>
        </w:rPr>
        <w:instrText xml:space="preserve"> SEQ Codeteil \* ARABIC </w:instrText>
      </w:r>
      <w:r>
        <w:fldChar w:fldCharType="separate"/>
      </w:r>
      <w:r w:rsidRPr="00994E22">
        <w:rPr>
          <w:noProof/>
          <w:lang w:val="en-US"/>
        </w:rPr>
        <w:t>5</w:t>
      </w:r>
      <w:r>
        <w:fldChar w:fldCharType="end"/>
      </w:r>
      <w:r w:rsidRPr="00994E22">
        <w:rPr>
          <w:lang w:val="en-US"/>
        </w:rPr>
        <w:t>:</w:t>
      </w:r>
      <w:r>
        <w:rPr>
          <w:lang w:val="en-US"/>
        </w:rPr>
        <w:t xml:space="preserve"> notwendige</w:t>
      </w:r>
      <w:r w:rsidRPr="00994E22">
        <w:rPr>
          <w:lang w:val="en-US"/>
        </w:rPr>
        <w:t xml:space="preserve"> </w:t>
      </w:r>
      <w:r>
        <w:rPr>
          <w:lang w:val="en-US"/>
        </w:rPr>
        <w:t>Konfiguration</w:t>
      </w:r>
    </w:p>
    <w:p w14:paraId="21AD748B" w14:textId="14E81E4F"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HystrixCommand</w:t>
      </w:r>
      <w:r w:rsidRPr="00994E22">
        <w:rPr>
          <w:rFonts w:ascii="Consolas" w:hAnsi="Consolas" w:cs="Courier New"/>
          <w:color w:val="808000"/>
          <w:sz w:val="20"/>
          <w:lang w:val="en-US"/>
        </w:rPr>
        <w:br/>
        <w:t>@Retryable</w:t>
      </w:r>
      <w:r w:rsidRPr="00994E22">
        <w:rPr>
          <w:rFonts w:ascii="Consolas" w:hAnsi="Consolas" w:cs="Courier New"/>
          <w:color w:val="000000"/>
          <w:sz w:val="20"/>
          <w:lang w:val="en-US"/>
        </w:rPr>
        <w:t>(value = {Exception.</w:t>
      </w:r>
      <w:r w:rsidRPr="00994E22">
        <w:rPr>
          <w:rFonts w:ascii="Consolas" w:hAnsi="Consolas" w:cs="Courier New"/>
          <w:b/>
          <w:bCs/>
          <w:color w:val="000080"/>
          <w:sz w:val="20"/>
          <w:lang w:val="en-US"/>
        </w:rPr>
        <w:t>class</w:t>
      </w:r>
      <w:r w:rsidRPr="00994E22">
        <w:rPr>
          <w:rFonts w:ascii="Consolas" w:hAnsi="Consolas" w:cs="Courier New"/>
          <w:color w:val="000000"/>
          <w:sz w:val="20"/>
          <w:lang w:val="en-US"/>
        </w:rPr>
        <w:t>})</w:t>
      </w:r>
      <w:r w:rsidRPr="00994E22">
        <w:rPr>
          <w:rFonts w:ascii="Consolas" w:hAnsi="Consolas" w:cs="Courier New"/>
          <w:color w:val="000000"/>
          <w:sz w:val="20"/>
          <w:lang w:val="en-US"/>
        </w:rPr>
        <w:br/>
      </w:r>
      <w:r w:rsidRPr="00994E22">
        <w:rPr>
          <w:rFonts w:ascii="Consolas" w:hAnsi="Consolas" w:cs="Courier New"/>
          <w:b/>
          <w:bCs/>
          <w:color w:val="000080"/>
          <w:sz w:val="20"/>
          <w:lang w:val="en-US"/>
        </w:rPr>
        <w:t xml:space="preserve">public </w:t>
      </w:r>
      <w:r w:rsidRPr="00994E22">
        <w:rPr>
          <w:rFonts w:ascii="Consolas" w:hAnsi="Consolas" w:cs="Courier New"/>
          <w:color w:val="000000"/>
          <w:sz w:val="20"/>
          <w:lang w:val="en-US"/>
        </w:rPr>
        <w:t xml:space="preserve">String retryService(Model model) </w:t>
      </w:r>
      <w:r w:rsidRPr="00994E22">
        <w:rPr>
          <w:rFonts w:ascii="Consolas" w:hAnsi="Consolas" w:cs="Courier New"/>
          <w:b/>
          <w:bCs/>
          <w:color w:val="000080"/>
          <w:sz w:val="20"/>
          <w:lang w:val="en-US"/>
        </w:rPr>
        <w:t xml:space="preserve">throws </w:t>
      </w:r>
      <w:r w:rsidRPr="00994E22">
        <w:rPr>
          <w:rFonts w:ascii="Consolas" w:hAnsi="Consolas" w:cs="Courier New"/>
          <w:color w:val="000000"/>
          <w:sz w:val="20"/>
          <w:lang w:val="en-US"/>
        </w:rPr>
        <w:t>Exception{</w:t>
      </w:r>
    </w:p>
    <w:p w14:paraId="30333526" w14:textId="106AD6BC" w:rsidR="00994E22" w:rsidRDefault="00994E22" w:rsidP="00994E22">
      <w:pPr>
        <w:pStyle w:val="Beschriftung"/>
      </w:pPr>
      <w:r>
        <w:t xml:space="preserve">Codeteil </w:t>
      </w:r>
      <w:fldSimple w:instr=" SEQ Codeteil \* ARABIC ">
        <w:r>
          <w:rPr>
            <w:noProof/>
          </w:rPr>
          <w:t>6</w:t>
        </w:r>
      </w:fldSimple>
      <w:r>
        <w:t>: Methode welche wiederholt wird.</w:t>
      </w:r>
    </w:p>
    <w:p w14:paraId="6DBC99CD" w14:textId="7D5DEE7C" w:rsidR="00994E22" w:rsidRPr="00994E22" w:rsidRDefault="00994E22" w:rsidP="00994E22">
      <w:r>
        <w:t>Wenn die retry Funktion mit dem Circuitbreaker verwendet werden möchte, darf in der Einstellung vom Circuit breaker nicht den Fallback benutzen. Ansonsten wird vor einer Exception die Methode abgebrochen, was ansonsten zum Starten des Retrys verwendet wird.</w:t>
      </w:r>
    </w:p>
    <w:p w14:paraId="165CBBDC" w14:textId="0398FDF6" w:rsid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Recover</w:t>
      </w:r>
      <w:r w:rsidRPr="00994E22">
        <w:rPr>
          <w:rFonts w:ascii="Consolas" w:hAnsi="Consolas" w:cs="Courier New"/>
          <w:color w:val="808000"/>
          <w:sz w:val="20"/>
          <w:lang w:val="en-US"/>
        </w:rPr>
        <w:br/>
      </w:r>
      <w:r w:rsidRPr="00994E22">
        <w:rPr>
          <w:rFonts w:ascii="Consolas" w:hAnsi="Consolas" w:cs="Courier New"/>
          <w:b/>
          <w:bCs/>
          <w:color w:val="000080"/>
          <w:sz w:val="20"/>
          <w:lang w:val="en-US"/>
        </w:rPr>
        <w:t xml:space="preserve">public </w:t>
      </w:r>
      <w:r w:rsidRPr="00994E22">
        <w:rPr>
          <w:rFonts w:ascii="Consolas" w:hAnsi="Consolas" w:cs="Courier New"/>
          <w:color w:val="000000"/>
          <w:sz w:val="20"/>
          <w:lang w:val="en-US"/>
        </w:rPr>
        <w:t>String itemsRecovery(Model model) {</w:t>
      </w:r>
    </w:p>
    <w:p w14:paraId="2A60F84D" w14:textId="0BC4F1CD" w:rsidR="00994E22" w:rsidRPr="00994E22" w:rsidRDefault="00994E22" w:rsidP="00994E22">
      <w:pPr>
        <w:pStyle w:val="Beschriftung"/>
        <w:rPr>
          <w:rFonts w:ascii="Consolas" w:hAnsi="Consolas" w:cs="Courier New"/>
          <w:color w:val="000000"/>
          <w:sz w:val="20"/>
        </w:rPr>
      </w:pPr>
      <w:bookmarkStart w:id="94" w:name="_Ref27578444"/>
      <w:r w:rsidRPr="00994E22">
        <w:t xml:space="preserve">Codeteil </w:t>
      </w:r>
      <w:r>
        <w:fldChar w:fldCharType="begin"/>
      </w:r>
      <w:r w:rsidRPr="00994E22">
        <w:instrText xml:space="preserve"> SEQ Codeteil \* ARABIC </w:instrText>
      </w:r>
      <w:r>
        <w:fldChar w:fldCharType="separate"/>
      </w:r>
      <w:r w:rsidRPr="00994E22">
        <w:rPr>
          <w:noProof/>
        </w:rPr>
        <w:t>7</w:t>
      </w:r>
      <w:r>
        <w:fldChar w:fldCharType="end"/>
      </w:r>
      <w:bookmarkEnd w:id="94"/>
      <w:r w:rsidRPr="00994E22">
        <w:t>: Recovery Methode vom Retry Packet</w:t>
      </w:r>
      <w:r>
        <w:t xml:space="preserve"> </w:t>
      </w:r>
      <w:r w:rsidRPr="00994E22">
        <w:t>(notwendige Alternative zum F</w:t>
      </w:r>
      <w:r>
        <w:t>allback</w:t>
      </w:r>
      <w:r w:rsidRPr="00994E22">
        <w:t>)</w:t>
      </w:r>
    </w:p>
    <w:p w14:paraId="4656FDDE" w14:textId="19FC5C5F" w:rsidR="001D40BD" w:rsidRDefault="001D40BD" w:rsidP="00C976F5">
      <w:pPr>
        <w:pStyle w:val="berschrift3"/>
        <w:tabs>
          <w:tab w:val="left" w:pos="3420"/>
        </w:tabs>
      </w:pPr>
      <w:bookmarkStart w:id="95" w:name="_Toc27565524"/>
      <w:r>
        <w:t>Timeout?</w:t>
      </w:r>
      <w:bookmarkEnd w:id="95"/>
    </w:p>
    <w:p w14:paraId="661C0A13" w14:textId="495D1BB1" w:rsidR="006E25E1" w:rsidRDefault="006E25E1" w:rsidP="006E25E1">
      <w:pPr>
        <w:pStyle w:val="berschrift3"/>
      </w:pPr>
      <w:bookmarkStart w:id="96" w:name="_Toc27565525"/>
      <w:r>
        <w:t>Rate Limiting</w:t>
      </w:r>
      <w:bookmarkEnd w:id="96"/>
    </w:p>
    <w:p w14:paraId="5CBB7B2E" w14:textId="4F160E65" w:rsidR="006E25E1" w:rsidRDefault="006E25E1" w:rsidP="006E25E1">
      <w:bookmarkStart w:id="97" w:name="_CTVK00159fd8d8834244b9b828fa5208d74aeb0"/>
      <w:bookmarkStart w:id="98"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498B7C05" w14:textId="4B57928B" w:rsidR="00FF7DD3" w:rsidRPr="00314EF4" w:rsidRDefault="00FF7DD3" w:rsidP="006E25E1">
      <w:r w:rsidRPr="00340446">
        <w:t>"</w:t>
      </w:r>
      <w:r w:rsidR="006E25E1" w:rsidRPr="00340446">
        <w:t xml:space="preserve">If you’ve ever worked with APIs for some huge products you know that they have rate limiting applied to almost any operation. Examples: </w:t>
      </w:r>
      <w:hyperlink r:id="rId26" w:history="1">
        <w:r w:rsidR="006E25E1" w:rsidRPr="00340446">
          <w:rPr>
            <w:rStyle w:val="Hyperlink"/>
          </w:rPr>
          <w:t>Facebook</w:t>
        </w:r>
      </w:hyperlink>
      <w:r w:rsidR="006E25E1" w:rsidRPr="00340446">
        <w:t xml:space="preserve">, </w:t>
      </w:r>
      <w:hyperlink r:id="rId27" w:history="1">
        <w:r w:rsidR="006E25E1" w:rsidRPr="00340446">
          <w:rPr>
            <w:rStyle w:val="Hyperlink"/>
          </w:rPr>
          <w:t>Twitter</w:t>
        </w:r>
      </w:hyperlink>
      <w:r w:rsidR="006E25E1" w:rsidRPr="00340446">
        <w:t xml:space="preserve">, </w:t>
      </w:r>
      <w:hyperlink r:id="rId28" w:history="1">
        <w:r w:rsidR="006E25E1" w:rsidRPr="00340446">
          <w:rPr>
            <w:rStyle w:val="Hyperlink"/>
          </w:rPr>
          <w:t>Google Analytics</w:t>
        </w:r>
        <w:bookmarkEnd w:id="97"/>
      </w:hyperlink>
      <w:r w:rsidR="006E25E1" w:rsidRPr="00340446">
        <w:t>…</w:t>
      </w:r>
      <w:r w:rsidRPr="00340446">
        <w:t>”</w:t>
      </w:r>
      <w:r w:rsidR="006E25E1" w:rsidRPr="00340446">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491783" w:rsidRPr="00340446">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w:instrText>
          </w:r>
          <w:r w:rsidR="00491783">
            <w:rPr>
              <w:lang w:val="en-US"/>
            </w:rPr>
            <w:instrText>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314EF4">
            <w:t>(Storozhuk 2018)</w:t>
          </w:r>
          <w:r w:rsidR="006E25E1">
            <w:fldChar w:fldCharType="end"/>
          </w:r>
        </w:sdtContent>
      </w:sdt>
      <w:r w:rsidRPr="00314EF4">
        <w:t xml:space="preserve">. </w:t>
      </w:r>
    </w:p>
    <w:p w14:paraId="436C841C" w14:textId="0E50E61E" w:rsidR="006E25E1" w:rsidRPr="00EF0DD5" w:rsidRDefault="008A1B81" w:rsidP="006E25E1">
      <w:r>
        <w:rPr>
          <w:noProof/>
        </w:rPr>
        <w:lastRenderedPageBreak/>
        <w:drawing>
          <wp:anchor distT="0" distB="0" distL="114300" distR="114300" simplePos="0" relativeHeight="25166438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EF0DD5">
        <w:t xml:space="preserve">Allerdings, ganz im Gegenteil zur Resultierenden Schlussfolgerung, sind sie umso Wichtigere für kleinere Anwendungen und man sollte sich vermehrt überlegen sie Einzubauen. </w:t>
      </w:r>
      <w:bookmarkEnd w:id="98"/>
    </w:p>
    <w:p w14:paraId="351503E8" w14:textId="71831722" w:rsidR="006E25E1" w:rsidRPr="00340446" w:rsidRDefault="004944B8" w:rsidP="00FF7DD3">
      <w:pPr>
        <w:pStyle w:val="Beschriftung"/>
      </w:pPr>
      <w:bookmarkStart w:id="99" w:name="_Ref26263876"/>
      <w:bookmarkStart w:id="100" w:name="_Toc27130829"/>
      <w:r w:rsidRPr="00D15055">
        <w:rPr>
          <w:lang w:val="en-US"/>
        </w:rPr>
        <w:t>Abbildung</w:t>
      </w:r>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99"/>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491783">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491783" w:rsidRPr="00340446">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40446">
            <w:t>(Storozhuk 2018)</w:t>
          </w:r>
          <w:r w:rsidR="006E25E1">
            <w:fldChar w:fldCharType="end"/>
          </w:r>
        </w:sdtContent>
      </w:sdt>
      <w:bookmarkEnd w:id="100"/>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Rate Limiting</w:t>
      </w:r>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01" w:name="_Toc27565526"/>
      <w:r>
        <w:t>Fallback</w:t>
      </w:r>
      <w:bookmarkEnd w:id="101"/>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Das Fallback Pattern</w:t>
      </w:r>
    </w:p>
    <w:p w14:paraId="6421A9C8" w14:textId="5AB6F131" w:rsidR="008D760B" w:rsidRDefault="008D760B" w:rsidP="006E25E1">
      <w:pPr>
        <w:tabs>
          <w:tab w:val="left" w:pos="6485"/>
        </w:tabs>
      </w:pPr>
      <w:r>
        <w:t>Das Fallback Pattern ist in diesem Falle mehr eine Ergänzung zu Pattern wie Retry und Circuit breaker welche gewährleisten das bei Fehlern unsere Services sich erholen kön</w:t>
      </w:r>
      <w:r>
        <w:lastRenderedPageBreak/>
        <w:t xml:space="preserve">nen bzw. Anfragen bei Fehlern wiederholt werden. Sorgt das Fallback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Im Folgenden drei unterschiedliche Möglichkeiten einen Fallback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Fallback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des Services über die der Nutzererfahrung </w:t>
      </w:r>
      <w:r w:rsidR="006673E1">
        <w:t>und Erlauben dem Service sich zu erholen, sodass der Normale Verlauf wieder hergestellt werden kann.</w:t>
      </w:r>
    </w:p>
    <w:p w14:paraId="3A3A9BF0" w14:textId="031AE385" w:rsidR="00955658" w:rsidRDefault="00955658" w:rsidP="00955658">
      <w:pPr>
        <w:pStyle w:val="berschrift4"/>
      </w:pPr>
      <w:r>
        <w:t>Code Beispiel</w:t>
      </w:r>
    </w:p>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r>
        <w:t xml:space="preserve">Codeteil </w:t>
      </w:r>
      <w:r>
        <w:rPr>
          <w:noProof/>
        </w:rPr>
        <w:t>2</w:t>
      </w:r>
      <w:r>
        <w:fldChar w:fldCharType="end"/>
      </w:r>
      <w:r>
        <w:t xml:space="preserve"> und </w:t>
      </w:r>
      <w:r>
        <w:fldChar w:fldCharType="begin"/>
      </w:r>
      <w:r>
        <w:instrText xml:space="preserve"> REF _Ref27578444 \h </w:instrText>
      </w:r>
      <w:r>
        <w:fldChar w:fldCharType="separate"/>
      </w:r>
      <w:r w:rsidRPr="00994E22">
        <w:t xml:space="preserve">Codeteil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02" w:name="_Toc27565527"/>
      <w:r>
        <w:t>Kommunikations-</w:t>
      </w:r>
      <w:r w:rsidR="006905DD">
        <w:t xml:space="preserve"> Überwachung und Verfolgung</w:t>
      </w:r>
      <w:bookmarkEnd w:id="102"/>
    </w:p>
    <w:p w14:paraId="45C534D3" w14:textId="77777777" w:rsidR="008A4AE3" w:rsidRDefault="008A4AE3" w:rsidP="008A4AE3">
      <w:pPr>
        <w:pStyle w:val="berschrift3"/>
      </w:pPr>
      <w:bookmarkStart w:id="103" w:name="_Toc27565528"/>
      <w:r w:rsidRPr="001C7C16">
        <w:t>API</w:t>
      </w:r>
      <w:r>
        <w:t xml:space="preserve"> Management</w:t>
      </w:r>
      <w:bookmarkEnd w:id="103"/>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4270749C" w:rsidR="00E553F2" w:rsidRDefault="00CE3B30" w:rsidP="00E553F2">
      <w:bookmarkStart w:id="104" w:name="_CTVK0014389a15f40174ca2ac89d47c59bee2b6"/>
      <w:r w:rsidRPr="00CE3B30">
        <w:rPr>
          <w:lang w:val="en-US"/>
        </w:rPr>
        <w:t>We want to solve the problem of “we have these existing, curated, APIs that we want to share with others but share them on our terms”</w:t>
      </w:r>
      <w:bookmarkEnd w:id="104"/>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491783">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Konsumer erreichbar/benutzbar sind und notiert dessen Nutzung, etabliert Regeln und hält fest, für wen sie gelten, der Sicherheitsfluss wird festgelegt und ergibt Freigaben für die Nutzung</w:t>
      </w:r>
      <w:r>
        <w:t xml:space="preserve"> </w:t>
      </w:r>
      <w:r>
        <w:lastRenderedPageBreak/>
        <w:t>(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7FFA382F" w:rsidR="00303B32" w:rsidRPr="00303B32" w:rsidRDefault="00303B32" w:rsidP="00303B32">
      <w:pPr>
        <w:jc w:val="center"/>
        <w:rPr>
          <w:lang w:val="en-US"/>
        </w:rPr>
      </w:pPr>
      <w:bookmarkStart w:id="105" w:name="_Ref26271816"/>
      <w:bookmarkStart w:id="106" w:name="_Toc27130830"/>
      <w:bookmarkStart w:id="107" w:name="_CTVK001067af910a9904c768171a842693489de"/>
      <w:r>
        <w:rPr>
          <w:noProof/>
        </w:rPr>
        <w:drawing>
          <wp:anchor distT="0" distB="0" distL="114300" distR="114300" simplePos="0" relativeHeight="251691008"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r>
        <w:rPr>
          <w:lang w:val="en-US"/>
        </w:rPr>
        <w:t>Abbildung</w:t>
      </w:r>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05"/>
      <w:r w:rsidRPr="00303B32">
        <w:rPr>
          <w:lang w:val="en-US"/>
        </w:rPr>
        <w:t xml:space="preserve">: API Managment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491783">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06"/>
    </w:p>
    <w:bookmarkEnd w:id="107"/>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08" w:name="_Toc27565529"/>
      <w:r>
        <w:t>Distributed tracing</w:t>
      </w:r>
      <w:bookmarkEnd w:id="108"/>
    </w:p>
    <w:p w14:paraId="5A7D25A6" w14:textId="65C4CFB6" w:rsidR="006E25E1" w:rsidRDefault="006E25E1" w:rsidP="00EA64C1">
      <w:pPr>
        <w:pStyle w:val="berschrift4"/>
      </w:pPr>
      <w:r>
        <w:t xml:space="preserve">Was ist </w:t>
      </w:r>
      <w:r w:rsidR="00EA64C1" w:rsidRPr="00EA64C1">
        <w:t>Distributed tracing</w:t>
      </w:r>
    </w:p>
    <w:p w14:paraId="0E1A2F58" w14:textId="3CC82B2B" w:rsidR="006E25E1" w:rsidRDefault="00EA64C1" w:rsidP="006E25E1">
      <w:r>
        <w:t>Bei d</w:t>
      </w:r>
      <w:r w:rsidRPr="00EA64C1">
        <w:t>istributed tracing</w:t>
      </w:r>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lastRenderedPageBreak/>
        <w:t xml:space="preserve">Wieso ist </w:t>
      </w:r>
      <w:r w:rsidR="00EA64C1" w:rsidRPr="00EA64C1">
        <w:t>Distributed tracing</w:t>
      </w:r>
      <w:r>
        <w:t xml:space="preserve">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109"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9"/>
    </w:p>
    <w:p w14:paraId="0D5C8792" w14:textId="105AAE24" w:rsidR="006E25E1" w:rsidRPr="00436ACB" w:rsidRDefault="004944B8" w:rsidP="006E25E1">
      <w:pPr>
        <w:pStyle w:val="Beschriftung"/>
      </w:pPr>
      <w:bookmarkStart w:id="110" w:name="_Toc27130831"/>
      <w:r>
        <w:rPr>
          <w:lang w:val="en-US"/>
        </w:rPr>
        <w:t>Abbildung</w:t>
      </w:r>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491783">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w:instrText>
          </w:r>
          <w:r w:rsidR="00491783" w:rsidRPr="00340446">
            <w:instrText>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436ACB">
            <w:t>(Kyma)</w:t>
          </w:r>
          <w:r w:rsidR="006E25E1">
            <w:fldChar w:fldCharType="end"/>
          </w:r>
        </w:sdtContent>
      </w:sdt>
      <w:bookmarkEnd w:id="110"/>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t>Nachteile</w:t>
      </w:r>
    </w:p>
    <w:p w14:paraId="0053F624" w14:textId="1DD68476" w:rsidR="006E25E1" w:rsidRDefault="006E25E1" w:rsidP="006E25E1">
      <w:pPr>
        <w:rPr>
          <w:color w:val="000000"/>
          <w:szCs w:val="24"/>
        </w:rPr>
      </w:pPr>
      <w:r>
        <w:t>Wie so vieles</w:t>
      </w:r>
      <w:r w:rsidR="00EA64C1">
        <w:t>,</w:t>
      </w:r>
      <w:r>
        <w:t xml:space="preserve"> hat auch </w:t>
      </w:r>
      <w:r w:rsidR="00EA64C1">
        <w:t>d</w:t>
      </w:r>
      <w:r w:rsidR="00EA64C1" w:rsidRPr="00EA64C1">
        <w:t>istributed tracing</w:t>
      </w:r>
      <w:r>
        <w:t xml:space="preserve"> einige Nachteile. Die anfallenden Logs können immense Groß werden und sind fast nicht komprimierbar was vor allem an ihrer notwendigen Einzigartigkeit liegt und je nach Systemgröße sehr groß/viele werden können </w:t>
      </w:r>
      <w:bookmarkStart w:id="111" w:name="_CTVK001fe595eaf21274f469b570f947b91eb4c"/>
      <w:r>
        <w:t>„</w:t>
      </w:r>
      <w:r w:rsidRPr="00FF0A87">
        <w:rPr>
          <w:szCs w:val="24"/>
        </w:rPr>
        <w:t>Tracing is high-volume and high-cardinalit</w:t>
      </w:r>
      <w:bookmarkEnd w:id="111"/>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491783">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yLTE2VDEwOjA3OjQy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12" w:name="_CTVK0024e5f6b77a32e45c488300abe03235322"/>
      <w:r w:rsidRPr="00314EF4">
        <w:rPr>
          <w:szCs w:val="24"/>
        </w:rPr>
        <w:t>"When you follow widely adopted  standards you get to avoid vendor lockin which is actually pretty important inside of this space</w:t>
      </w:r>
      <w:bookmarkEnd w:id="112"/>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491783">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ZUMTA6MDc6ND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Distributed tracing</w:t>
      </w:r>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13"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13"/>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491783">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ZUMTA6MDc6ND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lastRenderedPageBreak/>
        <w:t xml:space="preserve"> </w:t>
      </w:r>
      <w:bookmarkStart w:id="114" w:name="_Toc27565530"/>
      <w:r w:rsidR="00F74078">
        <w:t>Service discovery</w:t>
      </w:r>
      <w:bookmarkEnd w:id="114"/>
      <w:r w:rsidR="00F74078">
        <w:t xml:space="preserve"> </w:t>
      </w:r>
    </w:p>
    <w:p w14:paraId="552E9D4D" w14:textId="390D9737" w:rsidR="006E25E1" w:rsidRDefault="00DA37BA" w:rsidP="00DA37BA">
      <w:pPr>
        <w:pStyle w:val="berschrift3"/>
      </w:pPr>
      <w:bookmarkStart w:id="115" w:name="_Toc27565531"/>
      <w:r>
        <w:t>Wo sind alle Services?</w:t>
      </w:r>
      <w:bookmarkEnd w:id="115"/>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Services, unglaublich viele, schlanke, 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Why to use Service discovery (Richardson, Chris of Eventuate,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0B197570" w:rsidR="00DA37BA" w:rsidRPr="00DA37BA" w:rsidRDefault="00DA37BA" w:rsidP="00DA37BA">
      <w:pPr>
        <w:pStyle w:val="Beschriftung"/>
      </w:pPr>
      <w:bookmarkStart w:id="116" w:name="_Ref25677768"/>
      <w:bookmarkStart w:id="117"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r w:rsidR="004B00E9" w:rsidRPr="00D54F50">
        <w:t>Wiso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491783">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Richardson, Chris of Eventuate, Inc. 2015)</w:t>
          </w:r>
          <w:r>
            <w:fldChar w:fldCharType="end"/>
          </w:r>
        </w:sdtContent>
      </w:sdt>
      <w:bookmarkEnd w:id="116"/>
      <w:bookmarkEnd w:id="117"/>
    </w:p>
    <w:p w14:paraId="7855804A" w14:textId="527B735F" w:rsidR="006E25E1" w:rsidRPr="009526B3" w:rsidRDefault="006E25E1" w:rsidP="004B00E9">
      <w:pPr>
        <w:pStyle w:val="berschrift3"/>
      </w:pPr>
      <w:bookmarkStart w:id="118" w:name="_Toc27565532"/>
      <w:r w:rsidRPr="009526B3">
        <w:t xml:space="preserve">Was ist Service </w:t>
      </w:r>
      <w:r>
        <w:t>discovery</w:t>
      </w:r>
      <w:bookmarkEnd w:id="118"/>
      <w:r w:rsidRPr="009526B3">
        <w:t xml:space="preserve"> </w:t>
      </w:r>
    </w:p>
    <w:p w14:paraId="35D21020" w14:textId="4A24D006" w:rsidR="006E25E1" w:rsidRPr="00F40167" w:rsidRDefault="006E25E1" w:rsidP="006E25E1">
      <w:pPr>
        <w:tabs>
          <w:tab w:val="left" w:pos="2771"/>
        </w:tabs>
      </w:pPr>
      <w:bookmarkStart w:id="119" w:name="_CTVK001d6977399160c4096926b595938f662fc"/>
      <w:r>
        <w:rPr>
          <w:noProof/>
        </w:rPr>
        <w:drawing>
          <wp:anchor distT="0" distB="0" distL="114300" distR="114300" simplePos="0" relativeHeight="251650048"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19"/>
      <w:r w:rsidR="00DA37BA">
        <w:t xml:space="preserve">Um das beschriebene Problem zu lösen wurd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w:t>
      </w:r>
      <w:r w:rsidRPr="009526B3">
        <w:lastRenderedPageBreak/>
        <w:t>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20" w:name="_Toc27565533"/>
      <w:r>
        <w:t>Serverseitige discovery</w:t>
      </w:r>
      <w:bookmarkEnd w:id="120"/>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21" w:name="_CTVK001d0d9769825fb410ea9f4a2a57da4849a"/>
      <w:r>
        <w:rPr>
          <w:noProof/>
        </w:rPr>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21"/>
    </w:p>
    <w:p w14:paraId="780241C1" w14:textId="4C993375" w:rsidR="00D54F50" w:rsidRPr="00D54F50" w:rsidRDefault="00D81162" w:rsidP="00D54F50">
      <w:pPr>
        <w:pStyle w:val="Beschriftung"/>
      </w:pPr>
      <w:bookmarkStart w:id="122" w:name="_Ref26173895"/>
      <w:bookmarkStart w:id="123"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491783">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Richardson, Chris of Eventuate, Inc. 2015)</w:t>
          </w:r>
          <w:r w:rsidR="00D54F50">
            <w:fldChar w:fldCharType="end"/>
          </w:r>
        </w:sdtContent>
      </w:sdt>
      <w:bookmarkEnd w:id="122"/>
      <w:bookmarkEnd w:id="123"/>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balancers,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24" w:name="_Toc27565534"/>
      <w:r>
        <w:t>Clientseitige discovery</w:t>
      </w:r>
      <w:bookmarkEnd w:id="124"/>
    </w:p>
    <w:p w14:paraId="1E1AE453" w14:textId="3402B877" w:rsidR="00C34963" w:rsidRDefault="006E25E1" w:rsidP="006E25E1">
      <w:r>
        <w:t xml:space="preserve">Bei der Clientseitigen discovery Methode, sind die Clients dafür verantwortlich, die verfügbaren Service Instanzen zu finden und die Last über sie zu verteilen. Dafür fragen </w:t>
      </w:r>
      <w:r>
        <w:lastRenderedPageBreak/>
        <w:t>die Clients bei der Service Registry nach</w:t>
      </w:r>
      <w:r w:rsidR="00C34963">
        <w:t xml:space="preserve"> [1]</w:t>
      </w:r>
      <w:r>
        <w:t xml:space="preserve"> und erhalten die verfügbaren Instanzen für die jeweilige Aufgabe. Die Clients, benutzen dann einen Load balancing Algorithmus, um einen Service auszuwählen</w:t>
      </w:r>
      <w:r w:rsidR="00C34963">
        <w:t xml:space="preserve"> [2]</w:t>
      </w:r>
      <w:r>
        <w:t>.</w:t>
      </w:r>
    </w:p>
    <w:p w14:paraId="560D5A6F" w14:textId="4198907A" w:rsidR="00C34963" w:rsidRDefault="00DA46AF" w:rsidP="00C34963">
      <w:pPr>
        <w:pStyle w:val="Beschriftung"/>
      </w:pPr>
      <w:bookmarkStart w:id="125" w:name="_CTVK001684f00b540c84a069c0a4a359a92ee2d"/>
      <w:bookmarkStart w:id="126" w:name="_Ref26173811"/>
      <w:bookmarkStart w:id="127" w:name="_Toc27130834"/>
      <w:r>
        <w:rPr>
          <w:noProof/>
        </w:rPr>
        <w:drawing>
          <wp:anchor distT="0" distB="0" distL="114300" distR="114300" simplePos="0" relativeHeight="251651072"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25"/>
      <w:r w:rsidR="00D81162" w:rsidRPr="00340446">
        <w:t>Abbildung</w:t>
      </w:r>
      <w:r w:rsidR="00C34963" w:rsidRPr="00340446">
        <w:t xml:space="preserve"> </w:t>
      </w:r>
      <w:r w:rsidR="00F42FF9">
        <w:fldChar w:fldCharType="begin"/>
      </w:r>
      <w:r w:rsidR="00F42FF9" w:rsidRPr="00340446">
        <w:instrText xml:space="preserve"> SEQ Abbildung \* ARABIC </w:instrText>
      </w:r>
      <w:r w:rsidR="00F42FF9">
        <w:fldChar w:fldCharType="separate"/>
      </w:r>
      <w:r w:rsidR="00DD17B5" w:rsidRPr="00340446">
        <w:rPr>
          <w:noProof/>
        </w:rPr>
        <w:t>19</w:t>
      </w:r>
      <w:r w:rsidR="00F42FF9">
        <w:fldChar w:fldCharType="end"/>
      </w:r>
      <w:r w:rsidR="00C34963" w:rsidRPr="00340446">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491783" w:rsidRPr="00340446">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Q29tcGxleGl0eSI6MCwiQWJzdHJhY3RTb3VyY2VU</w:instrText>
          </w:r>
          <w:r w:rsidR="00491783" w:rsidRPr="00340446">
            <w:rPr>
              <w:lang w:val="en-US"/>
            </w:rPr>
            <w:instrText>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491783" w:rsidRPr="00340446">
            <w:instrText>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w:instrText>
          </w:r>
          <w:r w:rsidR="00491783">
            <w:instrText>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Richardson, Chris of Eventuate, Inc. 2015)</w:t>
          </w:r>
          <w:r w:rsidR="00C34963">
            <w:fldChar w:fldCharType="end"/>
          </w:r>
        </w:sdtContent>
      </w:sdt>
      <w:bookmarkEnd w:id="126"/>
      <w:bookmarkEnd w:id="127"/>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28" w:name="_Toc27565535"/>
      <w:r>
        <w:t>Selbstregistrierungs Methode</w:t>
      </w:r>
      <w:bookmarkEnd w:id="128"/>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xml:space="preserve">: Client-side discovery Pattern </w:t>
      </w:r>
      <w:r w:rsidR="00D81162">
        <w:t>(Richardson, Chris of Eventuate, Inc. 2015)</w:t>
      </w:r>
      <w:r w:rsidR="00D81162">
        <w:fldChar w:fldCharType="end"/>
      </w:r>
      <w:r w:rsidR="00D81162">
        <w:t>[3])</w:t>
      </w:r>
      <w:r>
        <w:t xml:space="preserve">. Außerdem sendet der Client die Herzschläge(kontinuierliche Abfragen) anfragen um nicht abgemeldet zu werden. Die Nachteile gleichen denn der </w:t>
      </w:r>
      <w:r>
        <w:lastRenderedPageBreak/>
        <w:t>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29" w:name="_Toc27565536"/>
      <w:r>
        <w:t>Drittparteiregistrierungs Methode</w:t>
      </w:r>
      <w:bookmarkEnd w:id="129"/>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Richardson, Chris of Eventuate,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30" w:name="_CTVK0014e5f6b77a32e45c488300abe03235322"/>
      <w:bookmarkStart w:id="131" w:name="_Ref25051687"/>
      <w:bookmarkStart w:id="132" w:name="_Ref25051742"/>
      <w:bookmarkStart w:id="133" w:name="_Toc27565537"/>
      <w:r>
        <w:t>Vereinheitlichte Systeme</w:t>
      </w:r>
      <w:bookmarkEnd w:id="133"/>
    </w:p>
    <w:bookmarkEnd w:id="130"/>
    <w:p w14:paraId="08D13E19" w14:textId="6FA878FE" w:rsidR="001C7C16" w:rsidRDefault="00DF53B9" w:rsidP="00ED05FB">
      <w:pPr>
        <w:pStyle w:val="berschrift3"/>
      </w:pPr>
      <w:r>
        <w:t xml:space="preserve"> </w:t>
      </w:r>
      <w:bookmarkStart w:id="134" w:name="_Toc27565538"/>
      <w:r w:rsidR="005C294E">
        <w:t>Service-</w:t>
      </w:r>
      <w:r w:rsidR="001C7C16">
        <w:t>Mesh</w:t>
      </w:r>
      <w:bookmarkEnd w:id="131"/>
      <w:bookmarkEnd w:id="132"/>
      <w:bookmarkEnd w:id="134"/>
    </w:p>
    <w:p w14:paraId="3092D8F1" w14:textId="124B60E4" w:rsidR="00E74030" w:rsidRDefault="005C294E" w:rsidP="00ED05FB">
      <w:pPr>
        <w:pStyle w:val="berschrift4"/>
      </w:pPr>
      <w:r>
        <w:t>Warum Service-</w:t>
      </w:r>
      <w:r w:rsidR="00E74030">
        <w:t>Meshes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3097BF50" w:rsidR="003E211C" w:rsidRDefault="003E211C" w:rsidP="003E211C">
      <w:bookmarkStart w:id="135"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xml:space="preserve">( </w:t>
      </w:r>
      <w:r w:rsidR="00893C17">
        <w:lastRenderedPageBreak/>
        <w:t>Orchestrierung) benutzten können.</w:t>
      </w:r>
      <w:r w:rsidR="00436ACB">
        <w:t xml:space="preserve"> </w:t>
      </w:r>
      <w:r w:rsidR="00893C17">
        <w:t xml:space="preserve">Diese sind eine allgemeine Voraussetzung für die Service Meshes sind </w:t>
      </w:r>
      <w:r w:rsidR="00436ACB">
        <w:t>Bsp. Linkerd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Erweitert sie Bzw. Versucht sie einfacher benutzbar zu machen.</w:t>
      </w:r>
      <w:r>
        <w:t xml:space="preserve"> Ein Service Mesh benutzt hierfür üblicherweise das Sidecar Pattern, welches von dem Englischen Beiwagen stammt und auch sehr ähnlich funktioniert. Hierbei werden die Sidecars an bereits bestehende Container geheftet und haben dem entsprechend auch denselben Lebenszyklus. Sidecars übernehmen sprach-unabhängig unterstützende Funktionen für diese Container. Typische Funktionen welche durch Sidecars abgedeckt werden, umschließen Metriken, Routing, Ver- bzw. Entschlüsselung, Service discovery, Health checks, Robustheit Mechanismen sowie Autorisierung und Authentisierung. Die Sidecars Kommunizieren per Localhost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einer Auslagerung in Sidecars </w:t>
      </w:r>
      <w:r>
        <w:rPr>
          <w:noProof/>
        </w:rPr>
        <w:drawing>
          <wp:anchor distT="0" distB="0" distL="114300" distR="114300" simplePos="0" relativeHeight="251694080" behindDoc="0" locked="0" layoutInCell="1" allowOverlap="1" wp14:anchorId="5F52157B" wp14:editId="52089841">
            <wp:simplePos x="0" y="0"/>
            <wp:positionH relativeFrom="column">
              <wp:posOffset>7724</wp:posOffset>
            </wp:positionH>
            <wp:positionV relativeFrom="paragraph">
              <wp:posOffset>1915763</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zu sehen.</w:t>
      </w:r>
    </w:p>
    <w:p w14:paraId="1F0999AE" w14:textId="579DC443" w:rsidR="003E211C" w:rsidRDefault="003E211C" w:rsidP="003E211C">
      <w:pPr>
        <w:pStyle w:val="Beschriftung"/>
      </w:pPr>
      <w:bookmarkStart w:id="136" w:name="_Ref26450542"/>
      <w:bookmarkStart w:id="137"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36"/>
      <w:r>
        <w:t xml:space="preserve">: Nutzung von Bibliotheken VS Auslagerung in Sidecars </w:t>
      </w:r>
      <w:sdt>
        <w:sdtPr>
          <w:alias w:val="Don't edit this field"/>
          <w:tag w:val="CitaviPlaceholder#937d910c-4020-42c1-9138-abd1e499c41f"/>
          <w:id w:val="1312293335"/>
          <w:placeholder>
            <w:docPart w:val="22763F54F489469993F070AD0AC0FE09"/>
          </w:placeholder>
        </w:sdtPr>
        <w:sdtContent>
          <w:r>
            <w:fldChar w:fldCharType="begin"/>
          </w:r>
          <w:r w:rsidR="00491783">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37"/>
    </w:p>
    <w:p w14:paraId="58D18B67" w14:textId="00E2DFDC" w:rsidR="00F97151" w:rsidRDefault="003E211C" w:rsidP="00F030B7">
      <w:r>
        <w:t>Alle Services mit ihren Sidecar Proxys werden zusammen als Data Plane bezeichnet und bildet ein von zwei großes Teilen eines Service Meshes. Sidecars sind jedoch keine neue Erfindung, sondern gibt es sie schon eine ganze Weile, was neu ist, ist das sie von einem zentralen Punkt verwaltet und automatisch verteilt werden.</w:t>
      </w:r>
      <w:bookmarkStart w:id="138" w:name="_CTVK001d0fd547680374f3db82cb534ceea706f"/>
      <w:bookmarkEnd w:id="135"/>
      <w:r w:rsidR="00684026" w:rsidRPr="00684026">
        <w:rPr>
          <w:noProof/>
        </w:rPr>
        <w:t xml:space="preserve"> </w:t>
      </w:r>
      <w:bookmarkEnd w:id="138"/>
    </w:p>
    <w:p w14:paraId="5B0567B2" w14:textId="1BD69D9E" w:rsidR="003E211C" w:rsidRDefault="00684026" w:rsidP="000C7862">
      <w:r>
        <w:rPr>
          <w:noProof/>
        </w:rPr>
        <w:drawing>
          <wp:anchor distT="0" distB="0" distL="114300" distR="114300" simplePos="0" relativeHeight="251695104" behindDoc="0" locked="0" layoutInCell="1" allowOverlap="1" wp14:anchorId="3E3DCC3D" wp14:editId="2EC5DB71">
            <wp:simplePos x="0" y="0"/>
            <wp:positionH relativeFrom="column">
              <wp:posOffset>-1905</wp:posOffset>
            </wp:positionH>
            <wp:positionV relativeFrom="paragraph">
              <wp:posOffset>1492250</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r w:rsidR="003E211C">
        <w:t xml:space="preserve">Der Zweite große Teil eines Service Meshes bildet die Control Plane. Die Control Plane bildet das </w:t>
      </w:r>
      <w:r w:rsidR="00BE0CF7">
        <w:t>z</w:t>
      </w:r>
      <w:r w:rsidR="003E211C">
        <w:t xml:space="preserve">entrale Gehirn eines Service Meshes, es kommuniziert mit den einzelnen </w:t>
      </w:r>
      <w:r w:rsidR="003E211C">
        <w:lastRenderedPageBreak/>
        <w:t>Service Proxys</w:t>
      </w:r>
      <w:r>
        <w:t>. Das bedeutet die Control Plane verteilt Konfigurationen welche</w:t>
      </w:r>
      <w:r w:rsidR="00436ACB">
        <w:t xml:space="preserve"> in ihr</w:t>
      </w:r>
      <w:r>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Control Plane Monitoring Informationen</w:t>
      </w:r>
      <w:r>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le </w:t>
      </w:r>
      <w:r>
        <w:t xml:space="preserve"> um sie an ein entsprechendes System weiterzugeben</w:t>
      </w:r>
      <w:r w:rsidR="00436ACB">
        <w:t xml:space="preserve"> wo sie dann Verarbeitet und in z.B. einem Prometeus(eines von möglichen Monitoring Dashboards) Dashboard wiedergeben werden kann</w:t>
      </w:r>
      <w:r>
        <w:t>. Im Weiteren ist eine Übersicht der Interaktion in der Architektur zu Sehen.</w:t>
      </w:r>
    </w:p>
    <w:p w14:paraId="7967FA44" w14:textId="6D5246D3" w:rsidR="003E211C" w:rsidRDefault="003E211C" w:rsidP="000C7862"/>
    <w:p w14:paraId="6D76CECE" w14:textId="24CE8C57" w:rsidR="00684026" w:rsidRPr="00436ACB" w:rsidRDefault="00684026" w:rsidP="00684026">
      <w:pPr>
        <w:pStyle w:val="Beschriftung"/>
      </w:pPr>
      <w:bookmarkStart w:id="139" w:name="_Ref27123435"/>
      <w:bookmarkStart w:id="140" w:name="_Toc27130836"/>
      <w:r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Pr>
          <w:noProof/>
        </w:rPr>
        <w:t>22</w:t>
      </w:r>
      <w:r w:rsidR="00992251">
        <w:rPr>
          <w:noProof/>
        </w:rPr>
        <w:fldChar w:fldCharType="end"/>
      </w:r>
      <w:bookmarkEnd w:id="139"/>
      <w:r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fldChar w:fldCharType="begin"/>
          </w:r>
          <w:r w:rsidR="00491783">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Pr="00436ACB">
            <w:t>(Prinz 2019)</w:t>
          </w:r>
          <w:r>
            <w:fldChar w:fldCharType="end"/>
          </w:r>
        </w:sdtContent>
      </w:sdt>
      <w:bookmarkEnd w:id="140"/>
    </w:p>
    <w:p w14:paraId="47CECF28" w14:textId="0D6AFE59" w:rsidR="00FB4987" w:rsidRDefault="005247E8" w:rsidP="00ED05FB">
      <w:pPr>
        <w:pStyle w:val="berschrift4"/>
      </w:pPr>
      <w:r>
        <w:t>Was s</w:t>
      </w:r>
      <w:r w:rsidR="00FB4987">
        <w:t>pricht gegen die Nutzung von Service Meshes</w:t>
      </w:r>
    </w:p>
    <w:p w14:paraId="19EA69A5" w14:textId="5AB73105" w:rsidR="007806F4" w:rsidRDefault="007806F4" w:rsidP="007806F4">
      <w:r>
        <w:t xml:space="preserve">Service Meshes besitzen noch einige Nachteile, welche jeweils abgewogen werden </w:t>
      </w:r>
      <w:r w:rsidR="008E3FCF">
        <w:t>sollten</w:t>
      </w:r>
      <w:r>
        <w:t xml:space="preserve"> um Herauszufinden, ob es sich lohnt in diese zu Investieren</w:t>
      </w:r>
      <w:r w:rsidR="008E3FCF">
        <w:t xml:space="preserve"> oder eben nich</w:t>
      </w:r>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Meshes macht dies </w:t>
      </w:r>
      <w:r w:rsidR="00C31837">
        <w:t>nicht gerade einfacher</w:t>
      </w:r>
      <w:r>
        <w:t xml:space="preserve"> und eine Auswertung der Technologie unübersichtlicher. Man kann sich ein eigenes Bild z. B. über das Service Mesh Landscape</w:t>
      </w:r>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491783">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Meshes sind Istio, jetzt in der Version 1.4 und Linkered,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141" w:name="_Toc27565539"/>
      <w:r>
        <w:t>Spring Cloud</w:t>
      </w:r>
      <w:bookmarkEnd w:id="141"/>
    </w:p>
    <w:p w14:paraId="0A4CF009" w14:textId="097D6E19" w:rsidR="00E20462" w:rsidRDefault="00E20462" w:rsidP="00E20462">
      <w:pPr>
        <w:pStyle w:val="berschrift4"/>
      </w:pPr>
      <w:r>
        <w:t>Warum Spring</w:t>
      </w:r>
    </w:p>
    <w:p w14:paraId="7EAEBD91" w14:textId="7F80DBAB"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42" w:name="_CTVK001fed6ef0ac3aa41ff8e0a022e60abca2b"/>
      <w:r w:rsidR="00694151">
        <w:t>„</w:t>
      </w:r>
      <w:r w:rsidR="00694151" w:rsidRPr="00694151">
        <w:t>Over the last decade, Spring Framework has become the dominant framework in the Java community</w:t>
      </w:r>
      <w:bookmarkEnd w:id="142"/>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491783">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rsidR="00694151">
            <w:fldChar w:fldCharType="separate"/>
          </w:r>
          <w:r w:rsidR="00694151">
            <w:t>(Dashora 2019)</w:t>
          </w:r>
          <w:r w:rsidR="00694151">
            <w:fldChar w:fldCharType="end"/>
          </w:r>
        </w:sdtContent>
      </w:sdt>
      <w:r>
        <w:t>. Dies</w:t>
      </w:r>
      <w:r w:rsidR="00694151">
        <w:t xml:space="preserve">es Framework hat sich zum Ziel gesetzt </w:t>
      </w:r>
      <w:r>
        <w:t>die Arbeitsweise mit Java deutlich benut</w:t>
      </w:r>
      <w:r>
        <w:lastRenderedPageBreak/>
        <w: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Durch diese Leistung wurde eine gute Alternative  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35E3CB6E" w:rsidR="003019E3" w:rsidRDefault="003019E3" w:rsidP="003019E3">
      <w:pPr>
        <w:pStyle w:val="Beschriftung"/>
      </w:pPr>
      <w:bookmarkStart w:id="143" w:name="_CTVK00133cc4bf68b7244f0bd58d346bf03bed7"/>
      <w:bookmarkStart w:id="144" w:name="_Ref27131886"/>
      <w:bookmarkStart w:id="145" w:name="_Ref27131857"/>
      <w:r>
        <w:rPr>
          <w:noProof/>
        </w:rPr>
        <w:drawing>
          <wp:anchor distT="0" distB="0" distL="114300" distR="114300" simplePos="0" relativeHeight="251696128"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43"/>
      <w:r>
        <w:t xml:space="preserve">Abbildung </w:t>
      </w:r>
      <w:r w:rsidR="00114094">
        <w:rPr>
          <w:noProof/>
        </w:rPr>
        <w:fldChar w:fldCharType="begin"/>
      </w:r>
      <w:r w:rsidR="00114094">
        <w:rPr>
          <w:noProof/>
        </w:rPr>
        <w:instrText xml:space="preserve"> SEQ Abbildung \* ARABIC </w:instrText>
      </w:r>
      <w:r w:rsidR="00114094">
        <w:rPr>
          <w:noProof/>
        </w:rPr>
        <w:fldChar w:fldCharType="separate"/>
      </w:r>
      <w:r>
        <w:rPr>
          <w:noProof/>
        </w:rPr>
        <w:t>23</w:t>
      </w:r>
      <w:r w:rsidR="00114094">
        <w:rPr>
          <w:noProof/>
        </w:rPr>
        <w:fldChar w:fldCharType="end"/>
      </w:r>
      <w:bookmarkEnd w:id="144"/>
      <w:r>
        <w:t xml:space="preserve">: Spring Annahme </w:t>
      </w:r>
      <w:sdt>
        <w:sdtPr>
          <w:alias w:val="Don't edit this field"/>
          <w:tag w:val="CitaviPlaceholder#73959398-190b-436b-8764-330a5f882273"/>
          <w:id w:val="-651360595"/>
          <w:placeholder>
            <w:docPart w:val="DefaultPlaceholder_1081868574"/>
          </w:placeholder>
        </w:sdtPr>
        <w:sdtContent>
          <w:r>
            <w:fldChar w:fldCharType="begin"/>
          </w:r>
          <w:r w:rsidR="00491783">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TktMTItMTZUMTA6MDc6NDI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145"/>
    </w:p>
    <w:p w14:paraId="1777D88C" w14:textId="56488542" w:rsidR="00AC6F01" w:rsidRPr="00FC02CD" w:rsidRDefault="00FC02CD" w:rsidP="00AC6F01">
      <w:r w:rsidRPr="00FC02CD">
        <w:t xml:space="preserve">Da das Spring Framework von Netflix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T</w:t>
      </w:r>
      <w:r w:rsidR="00AE4075">
        <w:t>racing, verteilte Konfiguration oder</w:t>
      </w:r>
      <w:r w:rsidRPr="00AE4075">
        <w:t xml:space="preserve"> </w:t>
      </w:r>
      <w:r w:rsidR="00AE4075">
        <w:t>Clientseitiges Load balancing. Als auch</w:t>
      </w:r>
      <w:r w:rsidR="004759D1">
        <w:t xml:space="preserve"> Funktionen zur Festigung der Robustheit wie</w:t>
      </w:r>
      <w:r w:rsidR="00AE4075" w:rsidRPr="00AE4075">
        <w:t xml:space="preserve"> Circuit Breaker,  Timeouts oder auch Retry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Breaker ein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46" w:name="_Toc27565540"/>
      <w:r>
        <w:t>S</w:t>
      </w:r>
      <w:r w:rsidR="003413FA">
        <w:t>tatus und Daten Verbreitung in v</w:t>
      </w:r>
      <w:r>
        <w:t>erteilten Systemen</w:t>
      </w:r>
      <w:bookmarkEnd w:id="146"/>
    </w:p>
    <w:p w14:paraId="0F9635EE" w14:textId="3D2DBD41" w:rsidR="0055276A" w:rsidRDefault="0055276A" w:rsidP="00ED05FB">
      <w:pPr>
        <w:pStyle w:val="berschrift3"/>
      </w:pPr>
      <w:bookmarkStart w:id="147" w:name="_Toc27565541"/>
      <w:r w:rsidRPr="001C7C16">
        <w:t>Dat</w:t>
      </w:r>
      <w:r w:rsidR="00E86B54">
        <w:t>en Konsistenz</w:t>
      </w:r>
      <w:bookmarkEnd w:id="147"/>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48" w:name="_Toc27565542"/>
      <w:r w:rsidRPr="001C7C16">
        <w:t>Konfiguration</w:t>
      </w:r>
      <w:r w:rsidR="00057BDD" w:rsidRPr="001C7C16">
        <w:t xml:space="preserve"> </w:t>
      </w:r>
      <w:r w:rsidRPr="001C7C16">
        <w:t>Server</w:t>
      </w:r>
      <w:bookmarkEnd w:id="148"/>
    </w:p>
    <w:p w14:paraId="7AC76EF9" w14:textId="3C70FAD2" w:rsidR="00ED05FB" w:rsidRPr="00ED05FB" w:rsidRDefault="00ED05FB" w:rsidP="00ED05FB"/>
    <w:p w14:paraId="128E671E" w14:textId="161A7577" w:rsidR="0013230E" w:rsidRPr="0013230E" w:rsidRDefault="00083C44" w:rsidP="0013230E">
      <w:pPr>
        <w:pStyle w:val="berschrift1"/>
      </w:pPr>
      <w:bookmarkStart w:id="149" w:name="_Ref25054205"/>
      <w:bookmarkStart w:id="150" w:name="_Toc27565543"/>
      <w:r>
        <w:lastRenderedPageBreak/>
        <w:t>Umsetzung eines robusten verteilten Systems mit Hilfe eines Service-Meshes</w:t>
      </w:r>
      <w:bookmarkEnd w:id="149"/>
      <w:bookmarkEnd w:id="150"/>
    </w:p>
    <w:p w14:paraId="3FA82650" w14:textId="0F358B9C" w:rsidR="005F0AE2" w:rsidRDefault="00083C44" w:rsidP="0013230E">
      <w:pPr>
        <w:pStyle w:val="berschrift2"/>
      </w:pPr>
      <w:bookmarkStart w:id="151" w:name="_Ref25054352"/>
      <w:bookmarkStart w:id="152" w:name="_Toc27565544"/>
      <w:r>
        <w:t>Das Service-Mesh Istio</w:t>
      </w:r>
      <w:bookmarkEnd w:id="151"/>
      <w:bookmarkEnd w:id="152"/>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53" w:name="_Toc27565545"/>
      <w:r w:rsidRPr="00425C98">
        <w:t>Istio Architecture</w:t>
      </w:r>
      <w:bookmarkEnd w:id="153"/>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54" w:name="_Toc27565546"/>
      <w:r w:rsidRPr="00425C98">
        <w:t>Istio Notizen</w:t>
      </w:r>
      <w:bookmarkEnd w:id="154"/>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Rate limiting, …</w:t>
      </w:r>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55" w:name="_Ref25054353"/>
      <w:bookmarkStart w:id="156" w:name="_Toc27565547"/>
      <w:r w:rsidRPr="00425C98">
        <w:lastRenderedPageBreak/>
        <w:t>Notizen</w:t>
      </w:r>
      <w:bookmarkEnd w:id="155"/>
      <w:bookmarkEnd w:id="156"/>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r w:rsidRPr="006905DD">
        <w:rPr>
          <w:lang w:val="en-US"/>
        </w:rPr>
        <w:t>kubectl -n kube-system create serviceaccount tiller</w:t>
      </w:r>
    </w:p>
    <w:p w14:paraId="10B525AD" w14:textId="77777777" w:rsidR="0013230E" w:rsidRPr="006905DD" w:rsidRDefault="0013230E" w:rsidP="0013230E">
      <w:pPr>
        <w:rPr>
          <w:lang w:val="en-US"/>
        </w:rPr>
      </w:pPr>
      <w:r w:rsidRPr="006905DD">
        <w:rPr>
          <w:lang w:val="en-US"/>
        </w:rPr>
        <w:t>kubectl create clusterrolebinding tiller-cluster-rule --clusterrole=cluster-admin --serviceaccount=kube-system:tiller</w:t>
      </w:r>
    </w:p>
    <w:p w14:paraId="10731A78" w14:textId="77777777" w:rsidR="0013230E" w:rsidRPr="006905DD" w:rsidRDefault="0013230E" w:rsidP="0013230E">
      <w:pPr>
        <w:rPr>
          <w:lang w:val="en-US"/>
        </w:rPr>
      </w:pPr>
      <w:r w:rsidRPr="006905DD">
        <w:rPr>
          <w:lang w:val="en-US"/>
        </w:rPr>
        <w:t>helm init --service-account tiller</w:t>
      </w:r>
    </w:p>
    <w:p w14:paraId="2ACB1F0C" w14:textId="77777777" w:rsidR="0013230E" w:rsidRPr="006905DD" w:rsidRDefault="0013230E" w:rsidP="0013230E">
      <w:pPr>
        <w:rPr>
          <w:lang w:val="en-US"/>
        </w:rPr>
      </w:pPr>
      <w:r w:rsidRPr="006905DD">
        <w:rPr>
          <w:lang w:val="en-US"/>
        </w:rPr>
        <w:t>helm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r w:rsidRPr="006905DD">
        <w:rPr>
          <w:lang w:val="en-US"/>
        </w:rPr>
        <w:t>kubectl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340446" w:rsidP="0013230E">
      <w:hyperlink r:id="rId38" w:history="1">
        <w:r w:rsidR="0013230E">
          <w:rPr>
            <w:rStyle w:val="Hyperlink"/>
          </w:rPr>
          <w:t>https://github.com/helm/helm/issues/6894</w:t>
        </w:r>
      </w:hyperlink>
    </w:p>
    <w:p w14:paraId="6FB19EE8" w14:textId="77777777" w:rsidR="0013230E" w:rsidRPr="0013230E" w:rsidRDefault="0013230E" w:rsidP="0013230E">
      <w:pPr>
        <w:rPr>
          <w:lang w:val="en-US"/>
        </w:rPr>
      </w:pPr>
      <w:r w:rsidRPr="0013230E">
        <w:rPr>
          <w:lang w:val="en-US"/>
        </w:rPr>
        <w:t>helm reset --force</w:t>
      </w:r>
    </w:p>
    <w:p w14:paraId="0C2A14D5" w14:textId="77777777" w:rsidR="0013230E" w:rsidRPr="0013230E" w:rsidRDefault="0013230E" w:rsidP="0013230E">
      <w:pPr>
        <w:rPr>
          <w:lang w:val="en-US"/>
        </w:rPr>
      </w:pPr>
      <w:r w:rsidRPr="0013230E">
        <w:rPr>
          <w:lang w:val="en-US"/>
        </w:rPr>
        <w:t>helm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r w:rsidRPr="0013230E">
        <w:rPr>
          <w:lang w:val="en-US"/>
        </w:rPr>
        <w:t>kubectl apply -f install/kubernetes/helm/helm-service-account.yaml</w:t>
      </w:r>
    </w:p>
    <w:p w14:paraId="45B08094" w14:textId="77777777" w:rsidR="0013230E" w:rsidRPr="00425C98" w:rsidRDefault="0013230E" w:rsidP="0013230E">
      <w:pPr>
        <w:rPr>
          <w:lang w:val="en-US"/>
        </w:rPr>
      </w:pPr>
      <w:r w:rsidRPr="00425C98">
        <w:rPr>
          <w:lang w:val="en-US"/>
        </w:rPr>
        <w:t>helm install install/kubernetes/helm/istio-init --name istio-init --namespace istio-system</w:t>
      </w:r>
    </w:p>
    <w:p w14:paraId="1F418788" w14:textId="77777777" w:rsidR="0013230E" w:rsidRPr="00425C98" w:rsidRDefault="0013230E" w:rsidP="0013230E">
      <w:pPr>
        <w:rPr>
          <w:lang w:val="en-US"/>
        </w:rPr>
      </w:pPr>
      <w:r w:rsidRPr="00425C98">
        <w:rPr>
          <w:lang w:val="en-US"/>
        </w:rPr>
        <w:t>helm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r w:rsidRPr="00425C98">
        <w:rPr>
          <w:lang w:val="en-US"/>
        </w:rPr>
        <w:t>kubectl get svc -n istio-system</w:t>
      </w:r>
    </w:p>
    <w:p w14:paraId="29DAA96D" w14:textId="77777777" w:rsidR="0013230E" w:rsidRPr="00425C98" w:rsidRDefault="0013230E" w:rsidP="0013230E">
      <w:pPr>
        <w:rPr>
          <w:lang w:val="en-US"/>
        </w:rPr>
      </w:pPr>
      <w:r w:rsidRPr="00425C98">
        <w:rPr>
          <w:lang w:val="en-US"/>
        </w:rPr>
        <w:t>kubectl get pods -n istio-system</w:t>
      </w:r>
    </w:p>
    <w:p w14:paraId="44A289DF" w14:textId="77777777" w:rsidR="0013230E" w:rsidRPr="0013230E" w:rsidRDefault="0013230E" w:rsidP="0013230E">
      <w:pPr>
        <w:rPr>
          <w:lang w:val="en-US"/>
        </w:rPr>
      </w:pPr>
      <w:r w:rsidRPr="0013230E">
        <w:rPr>
          <w:lang w:val="en-US"/>
        </w:rPr>
        <w:t>kubectl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r w:rsidRPr="0013230E">
        <w:rPr>
          <w:lang w:val="en-US"/>
        </w:rPr>
        <w:t>kubectl label namespace default istio-injection=enabled</w:t>
      </w:r>
    </w:p>
    <w:p w14:paraId="78997532" w14:textId="77777777" w:rsidR="0013230E" w:rsidRPr="0013230E" w:rsidRDefault="0013230E" w:rsidP="0013230E">
      <w:pPr>
        <w:rPr>
          <w:lang w:val="en-US"/>
        </w:rPr>
      </w:pPr>
      <w:r w:rsidRPr="0013230E">
        <w:rPr>
          <w:lang w:val="en-US"/>
        </w:rPr>
        <w:lastRenderedPageBreak/>
        <w:t>kubectl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t>Aktiviere Metrics und überwachung Nachträglich:</w:t>
      </w:r>
    </w:p>
    <w:p w14:paraId="7A59FB2A" w14:textId="77777777" w:rsidR="0013230E" w:rsidRPr="0013230E" w:rsidRDefault="0013230E" w:rsidP="0013230E">
      <w:pPr>
        <w:jc w:val="left"/>
        <w:rPr>
          <w:lang w:val="en-US"/>
        </w:rPr>
      </w:pPr>
      <w:r w:rsidRPr="0013230E">
        <w:rPr>
          <w:lang w:val="en-US"/>
        </w:rPr>
        <w:t>helm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r w:rsidRPr="00E03CE8">
        <w:rPr>
          <w:lang w:val="en-US"/>
        </w:rPr>
        <w:t>while ($true) {clear-Host;Invoke-RestMethod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1AEE82AE" w:rsidR="00425C98" w:rsidRDefault="00EF0DD5" w:rsidP="00425C98">
      <w:pPr>
        <w:spacing w:before="0" w:line="240" w:lineRule="auto"/>
        <w:jc w:val="left"/>
        <w:rPr>
          <w:lang w:val="en-US"/>
        </w:rPr>
      </w:pPr>
      <w:r>
        <w:rPr>
          <w:lang w:val="en-US"/>
        </w:rPr>
        <w:t>Service Mesh:</w:t>
      </w:r>
    </w:p>
    <w:p w14:paraId="4B181405" w14:textId="77777777" w:rsidR="00EF0DD5" w:rsidRPr="00EF0DD5" w:rsidRDefault="00340446" w:rsidP="00EF0DD5">
      <w:pPr>
        <w:rPr>
          <w:lang w:val="en-US"/>
        </w:rPr>
      </w:pPr>
      <w:hyperlink r:id="rId39" w:history="1">
        <w:r w:rsidR="00EF0DD5" w:rsidRPr="00EF0DD5">
          <w:rPr>
            <w:rStyle w:val="Hyperlink"/>
            <w:lang w:val="en-US"/>
          </w:rPr>
          <w:t>https://www.youtube.com/watch?v=cWfACBIp0a8</w:t>
        </w:r>
      </w:hyperlink>
    </w:p>
    <w:p w14:paraId="60EDB967" w14:textId="77777777" w:rsidR="00EF0DD5" w:rsidRDefault="00EF0DD5"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57" w:name="_Toc27565548"/>
      <w:r>
        <w:rPr>
          <w:lang w:val="en-US"/>
        </w:rPr>
        <w:lastRenderedPageBreak/>
        <w:t>Mögliche Quellen</w:t>
      </w:r>
      <w:bookmarkEnd w:id="157"/>
    </w:p>
    <w:p w14:paraId="08680C37" w14:textId="1AA94C8F" w:rsidR="00425C98" w:rsidRPr="00425C98" w:rsidRDefault="00425C98" w:rsidP="00425C98">
      <w:pPr>
        <w:rPr>
          <w:lang w:val="en-US"/>
        </w:rPr>
      </w:pPr>
      <w:r>
        <w:rPr>
          <w:lang w:val="en-US"/>
        </w:rPr>
        <w:t>4.)</w:t>
      </w:r>
    </w:p>
    <w:p w14:paraId="5C231892" w14:textId="77777777" w:rsidR="00425C98" w:rsidRPr="00425C98" w:rsidRDefault="00340446" w:rsidP="00425C98">
      <w:pPr>
        <w:rPr>
          <w:lang w:val="en-US"/>
        </w:rPr>
      </w:pPr>
      <w:hyperlink r:id="rId4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340446" w:rsidP="00425C98">
      <w:pPr>
        <w:rPr>
          <w:lang w:val="en-US"/>
        </w:rPr>
      </w:pPr>
      <w:hyperlink r:id="rId41" w:history="1">
        <w:r w:rsidR="00425C98" w:rsidRPr="00425C98">
          <w:rPr>
            <w:rStyle w:val="Hyperlink"/>
            <w:lang w:val="en-US"/>
          </w:rPr>
          <w:t>https://medium.com/@adhorn/patterns-for-resilient-architecture-part-1-d3b60cd8d2b6</w:t>
        </w:r>
      </w:hyperlink>
    </w:p>
    <w:p w14:paraId="730D83C6" w14:textId="7A85F60B" w:rsidR="00425C98" w:rsidRPr="009E2C18" w:rsidRDefault="00340446" w:rsidP="00425C98">
      <w:pPr>
        <w:rPr>
          <w:lang w:val="en-US"/>
        </w:rPr>
      </w:pPr>
      <w:hyperlink r:id="rId42" w:history="1">
        <w:r w:rsidR="00425C98" w:rsidRPr="009E2C18">
          <w:rPr>
            <w:rStyle w:val="Hyperlink"/>
            <w:lang w:val="en-US"/>
          </w:rPr>
          <w:t>https://medium.com/@adhorn/patterns-for-resilient-architecture-part-2-9b51a7e2f10f</w:t>
        </w:r>
      </w:hyperlink>
    </w:p>
    <w:p w14:paraId="003CFBA9" w14:textId="7E78885B" w:rsidR="00425C98" w:rsidRPr="009E2C18" w:rsidRDefault="00340446" w:rsidP="00425C98">
      <w:pPr>
        <w:rPr>
          <w:lang w:val="en-US"/>
        </w:rPr>
      </w:pPr>
      <w:hyperlink r:id="rId43" w:history="1">
        <w:r w:rsidR="00425C98" w:rsidRPr="009E2C18">
          <w:rPr>
            <w:rStyle w:val="Hyperlink"/>
            <w:lang w:val="en-US"/>
          </w:rPr>
          <w:t>https://medium.com/@adhorn/patterns-for-resilient-architecture-part-3-16e8601c488e</w:t>
        </w:r>
      </w:hyperlink>
    </w:p>
    <w:p w14:paraId="7113F681" w14:textId="216ED84F" w:rsidR="00425C98" w:rsidRPr="009E2C18" w:rsidRDefault="00340446" w:rsidP="00425C98">
      <w:pPr>
        <w:rPr>
          <w:lang w:val="en-US"/>
        </w:rPr>
      </w:pPr>
      <w:hyperlink r:id="rId4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58" w:name="_Toc27565549"/>
      <w:r>
        <w:lastRenderedPageBreak/>
        <w:t>Zusammenfassung und Ausblic</w:t>
      </w:r>
      <w:r w:rsidR="00CD3BF0">
        <w:t>k</w:t>
      </w:r>
      <w:bookmarkEnd w:id="158"/>
    </w:p>
    <w:p w14:paraId="76A7DD87" w14:textId="77777777" w:rsidR="00284FA6" w:rsidRDefault="00284FA6">
      <w:pPr>
        <w:pStyle w:val="berschrift1"/>
        <w:numPr>
          <w:ilvl w:val="0"/>
          <w:numId w:val="0"/>
        </w:numPr>
      </w:pPr>
      <w:bookmarkStart w:id="159" w:name="_Ref492657968"/>
      <w:bookmarkStart w:id="160" w:name="_Toc27565550"/>
      <w:r>
        <w:lastRenderedPageBreak/>
        <w:t>Glossar</w:t>
      </w:r>
      <w:bookmarkEnd w:id="159"/>
      <w:bookmarkEnd w:id="160"/>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1" w:name="_Toc27565551"/>
      <w:r>
        <w:lastRenderedPageBreak/>
        <w:t>Ehrenwörtliche Erklärung</w:t>
      </w:r>
      <w:bookmarkEnd w:id="161"/>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5"/>
          <w:headerReference w:type="first" r:id="rId4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62" w:name="_Toc27565552"/>
      <w:r>
        <w:lastRenderedPageBreak/>
        <w:t>Stichwortverzeichnis</w:t>
      </w:r>
      <w:bookmarkEnd w:id="162"/>
    </w:p>
    <w:p w14:paraId="20A6C7D8" w14:textId="5B042C03" w:rsidR="00C806CB" w:rsidRDefault="00284FA6" w:rsidP="00A2390D">
      <w:pPr>
        <w:rPr>
          <w:noProof/>
        </w:rPr>
        <w:sectPr w:rsidR="00C806CB" w:rsidSect="00C806CB">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3A88C217" w14:textId="77777777" w:rsidR="003019E3" w:rsidRDefault="005E2B7B" w:rsidP="003019E3">
          <w:pPr>
            <w:pStyle w:val="CitaviBibliographyHeading"/>
          </w:pPr>
          <w:r>
            <w:fldChar w:fldCharType="begin"/>
          </w:r>
          <w:r>
            <w:instrText>ADDIN CitaviBibliography</w:instrText>
          </w:r>
          <w:r>
            <w:fldChar w:fldCharType="separate"/>
          </w:r>
          <w:bookmarkStart w:id="163" w:name="_Toc27565553"/>
          <w:r w:rsidR="003019E3">
            <w:t>Literaturverzeichnis</w:t>
          </w:r>
          <w:bookmarkEnd w:id="163"/>
        </w:p>
        <w:p w14:paraId="23E9CA6F" w14:textId="77777777" w:rsidR="003019E3" w:rsidRDefault="003019E3" w:rsidP="003019E3">
          <w:pPr>
            <w:pStyle w:val="CitaviBibliographyEntry"/>
          </w:pPr>
          <w:bookmarkStart w:id="164" w:name="_CTVL001c3d6e470a078494eb8435272734e6340"/>
          <w:r w:rsidRPr="003019E3">
            <w:rPr>
              <w:smallCaps/>
              <w:lang w:val="en-US"/>
            </w:rPr>
            <w:t>Dashora</w:t>
          </w:r>
          <w:bookmarkEnd w:id="164"/>
          <w:r w:rsidRPr="003019E3">
            <w:rPr>
              <w:lang w:val="en-US"/>
            </w:rPr>
            <w:t xml:space="preserve">, Saurabh: </w:t>
          </w:r>
          <w:r w:rsidRPr="003019E3">
            <w:rPr>
              <w:i/>
              <w:lang w:val="en-US"/>
            </w:rPr>
            <w:t xml:space="preserve">The Rise of Spring Framework | PROGRESSIVE CODER. </w:t>
          </w:r>
          <w:r w:rsidRPr="003019E3">
            <w:t xml:space="preserve">URL http://progressivecoder.com/the-rise-of-spring-framework/. – Aktualisierungsdatum: 16.01.2019 – Überprüfungsdatum 13.12.2019 </w:t>
          </w:r>
        </w:p>
        <w:p w14:paraId="3FCCF918" w14:textId="77777777" w:rsidR="003019E3" w:rsidRDefault="003019E3" w:rsidP="003019E3">
          <w:pPr>
            <w:pStyle w:val="CitaviBibliographyEntry"/>
          </w:pPr>
          <w:bookmarkStart w:id="165" w:name="_CTVL0016b96476de3f54de281191cdbe3365207"/>
          <w:r w:rsidRPr="003019E3">
            <w:rPr>
              <w:smallCaps/>
            </w:rPr>
            <w:t>Eigenkreation</w:t>
          </w:r>
          <w:bookmarkEnd w:id="165"/>
          <w:r w:rsidRPr="003019E3">
            <w:t xml:space="preserve"> </w:t>
          </w:r>
        </w:p>
        <w:p w14:paraId="60AE0150" w14:textId="77777777" w:rsidR="003019E3" w:rsidRDefault="003019E3" w:rsidP="003019E3">
          <w:pPr>
            <w:pStyle w:val="CitaviBibliographyEntry"/>
          </w:pPr>
          <w:bookmarkStart w:id="166" w:name="_CTVL001f0692438777646da855c29ca6c16891a"/>
          <w:r w:rsidRPr="003019E3">
            <w:rPr>
              <w:smallCaps/>
            </w:rPr>
            <w:t>Fowler</w:t>
          </w:r>
          <w:bookmarkEnd w:id="166"/>
          <w:r w:rsidRPr="003019E3">
            <w:t xml:space="preserve">, Martin: </w:t>
          </w:r>
          <w:r w:rsidRPr="003019E3">
            <w:rPr>
              <w:i/>
            </w:rPr>
            <w:t xml:space="preserve">CircuitBreaker. </w:t>
          </w:r>
          <w:r w:rsidRPr="003019E3">
            <w:t xml:space="preserve">URL https://martinfowler.com/bliki/images/circuitBreaker/state.png. – Aktualisierungsdatum: 04.10.2019 – Überprüfungsdatum 14.10.2019 </w:t>
          </w:r>
        </w:p>
        <w:p w14:paraId="54A0F68A" w14:textId="77777777" w:rsidR="003019E3" w:rsidRDefault="003019E3" w:rsidP="003019E3">
          <w:pPr>
            <w:pStyle w:val="CitaviBibliographyEntry"/>
          </w:pPr>
          <w:bookmarkStart w:id="167" w:name="_CTVL0018aabf0949e0b44b99105c4255de782f4"/>
          <w:r w:rsidRPr="003019E3">
            <w:rPr>
              <w:smallCaps/>
              <w:lang w:val="en-US"/>
            </w:rPr>
            <w:t>Golden</w:t>
          </w:r>
          <w:bookmarkEnd w:id="167"/>
          <w:r w:rsidRPr="003019E3">
            <w:rPr>
              <w:lang w:val="en-US"/>
            </w:rPr>
            <w:t xml:space="preserve">, Bernard CEO Navica: </w:t>
          </w:r>
          <w:r w:rsidRPr="003019E3">
            <w:rPr>
              <w:i/>
              <w:lang w:val="en-US"/>
            </w:rPr>
            <w:t xml:space="preserve">3 reasons you should always run microservices apps in containers | Learn. </w:t>
          </w:r>
          <w:r w:rsidRPr="003019E3">
            <w:t xml:space="preserve">URL https://learn.techbeacon.com/units/3-reasons-you-should-always-run-microservices-apps-containers. – Aktualisierungsdatum: 02.05.2017 – Überprüfungsdatum 22.11.2019 </w:t>
          </w:r>
        </w:p>
        <w:p w14:paraId="33B35F61" w14:textId="77777777" w:rsidR="003019E3" w:rsidRDefault="003019E3" w:rsidP="003019E3">
          <w:pPr>
            <w:pStyle w:val="CitaviBibliographyEntry"/>
          </w:pPr>
          <w:bookmarkStart w:id="168" w:name="_CTVL00180ed2e23cc274544877b826788630d70"/>
          <w:r w:rsidRPr="003019E3">
            <w:rPr>
              <w:smallCaps/>
              <w:lang w:val="en-US"/>
            </w:rPr>
            <w:t xml:space="preserve">IBM: </w:t>
          </w:r>
          <w:bookmarkEnd w:id="168"/>
          <w:r w:rsidRPr="003019E3">
            <w:rPr>
              <w:i/>
              <w:lang w:val="en-US"/>
            </w:rPr>
            <w:t xml:space="preserve">Limiting the number of concurrent requests to microservices. </w:t>
          </w:r>
          <w:r w:rsidRPr="003019E3">
            <w:t xml:space="preserve">URL https://openliberty.io/guides/bulkhead.html#background-concepts. – Aktualisierungsdatum: 28.11.2019 – Überprüfungsdatum 02.12.2019 </w:t>
          </w:r>
        </w:p>
        <w:p w14:paraId="513DFAB3" w14:textId="77777777" w:rsidR="003019E3" w:rsidRDefault="003019E3" w:rsidP="003019E3">
          <w:pPr>
            <w:pStyle w:val="CitaviBibliographyEntry"/>
          </w:pPr>
          <w:bookmarkStart w:id="169" w:name="_CTVL0012c83bdf0d7864498b1efec81801862b8"/>
          <w:r w:rsidRPr="003019E3">
            <w:rPr>
              <w:smallCaps/>
            </w:rPr>
            <w:t xml:space="preserve">Kubernetes: </w:t>
          </w:r>
          <w:bookmarkEnd w:id="169"/>
          <w:r w:rsidRPr="003019E3">
            <w:rPr>
              <w:i/>
            </w:rPr>
            <w:t xml:space="preserve">Kubernetes Deployments. </w:t>
          </w:r>
          <w:r w:rsidRPr="003019E3">
            <w:t xml:space="preserve">URL https://kubernetes.io/docs/concepts/workloads/controllers/deployment/#creating-a-deployment – Überprüfungsdatum 25.11.2019 </w:t>
          </w:r>
        </w:p>
        <w:p w14:paraId="6C18823A" w14:textId="77777777" w:rsidR="003019E3" w:rsidRDefault="003019E3" w:rsidP="003019E3">
          <w:pPr>
            <w:pStyle w:val="CitaviBibliographyEntry"/>
          </w:pPr>
          <w:bookmarkStart w:id="170" w:name="_CTVL0015788a3dda68a459b973e9325ddf2a1c6"/>
          <w:r w:rsidRPr="003019E3">
            <w:rPr>
              <w:smallCaps/>
              <w:lang w:val="en-US"/>
            </w:rPr>
            <w:t xml:space="preserve">Kyma: </w:t>
          </w:r>
          <w:bookmarkEnd w:id="170"/>
          <w:r w:rsidRPr="003019E3">
            <w:rPr>
              <w:i/>
              <w:lang w:val="en-US"/>
            </w:rPr>
            <w:t xml:space="preserve">Tracing - Docs | Kyma - An easy way to extend enterprise applications on Kubernetes. </w:t>
          </w:r>
          <w:r w:rsidRPr="003019E3">
            <w:t xml:space="preserve">URL https://kyma-project.io/docs/components/tracing#details-benefits-of-distributed-tracing – Überprüfungsdatum 07.11.2019 </w:t>
          </w:r>
        </w:p>
        <w:p w14:paraId="5044654D" w14:textId="77777777" w:rsidR="003019E3" w:rsidRDefault="003019E3" w:rsidP="003019E3">
          <w:pPr>
            <w:pStyle w:val="CitaviBibliographyEntry"/>
          </w:pPr>
          <w:bookmarkStart w:id="171" w:name="_CTVL001d8d8887b79824457b1745ca5d0c13060"/>
          <w:r w:rsidRPr="003019E3">
            <w:rPr>
              <w:smallCaps/>
            </w:rPr>
            <w:t xml:space="preserve">Layer5: </w:t>
          </w:r>
          <w:bookmarkEnd w:id="171"/>
          <w:r w:rsidRPr="003019E3">
            <w:rPr>
              <w:i/>
            </w:rPr>
            <w:t xml:space="preserve">Service Mesh Landscape. </w:t>
          </w:r>
          <w:r w:rsidRPr="003019E3">
            <w:t xml:space="preserve">URL https://layer5.io/landscape/. – Aktualisierungsdatum: 28.10.2019 – Überprüfungsdatum 30.10.2019 </w:t>
          </w:r>
        </w:p>
        <w:p w14:paraId="1E6BB60B" w14:textId="77777777" w:rsidR="003019E3" w:rsidRDefault="003019E3" w:rsidP="003019E3">
          <w:pPr>
            <w:pStyle w:val="CitaviBibliographyEntry"/>
          </w:pPr>
          <w:bookmarkStart w:id="172" w:name="_CTVL001d5f69c3057fe4027ba39faf6c116de3d"/>
          <w:r w:rsidRPr="003019E3">
            <w:rPr>
              <w:smallCaps/>
              <w:lang w:val="en-US"/>
            </w:rPr>
            <w:t>McAllister</w:t>
          </w:r>
          <w:bookmarkEnd w:id="172"/>
          <w:r w:rsidRPr="003019E3">
            <w:rPr>
              <w:lang w:val="en-US"/>
            </w:rPr>
            <w:t xml:space="preserve">, Dave: </w:t>
          </w:r>
          <w:r w:rsidRPr="003019E3">
            <w:rPr>
              <w:i/>
              <w:lang w:val="en-US"/>
            </w:rPr>
            <w:t xml:space="preserve">GOTO 2019 • Observability, Distributed Tracing &amp; the Complex World • Dave McAllister - YouTube. </w:t>
          </w:r>
          <w:r w:rsidRPr="003019E3">
            <w:t xml:space="preserve">URL https://www.youtube.com/watch?v=2nTJSsBngao – Überprüfungsdatum 08.11.2019 </w:t>
          </w:r>
        </w:p>
        <w:p w14:paraId="065BEDD4" w14:textId="77777777" w:rsidR="003019E3" w:rsidRDefault="003019E3" w:rsidP="003019E3">
          <w:pPr>
            <w:pStyle w:val="CitaviBibliographyEntry"/>
          </w:pPr>
          <w:bookmarkStart w:id="173" w:name="_CTVL001860ca78c003c48af9632d5bc35d9e760"/>
          <w:r w:rsidRPr="003019E3">
            <w:rPr>
              <w:smallCaps/>
            </w:rPr>
            <w:t>Microsoft</w:t>
          </w:r>
          <w:bookmarkEnd w:id="173"/>
          <w:r w:rsidRPr="003019E3">
            <w:t xml:space="preserve">, dragon119: </w:t>
          </w:r>
          <w:r w:rsidRPr="003019E3">
            <w:rPr>
              <w:i/>
            </w:rPr>
            <w:t xml:space="preserve">Wiederholungsmuster - Cloud Design Patterns. </w:t>
          </w:r>
          <w:r w:rsidRPr="003019E3">
            <w:t xml:space="preserve">URL https://docs.microsoft.com/de-de/azure/architecture/patterns/retry – Überprüfungsdatum 03.12.2019 </w:t>
          </w:r>
        </w:p>
        <w:p w14:paraId="41185AC6" w14:textId="77777777" w:rsidR="003019E3" w:rsidRDefault="003019E3" w:rsidP="003019E3">
          <w:pPr>
            <w:pStyle w:val="CitaviBibliographyEntry"/>
          </w:pPr>
          <w:bookmarkStart w:id="174" w:name="_CTVL001d6239128ecb444a191242d8b4792c00e"/>
          <w:r w:rsidRPr="003019E3">
            <w:rPr>
              <w:smallCaps/>
              <w:lang w:val="en-US"/>
            </w:rPr>
            <w:t>Paraschiv</w:t>
          </w:r>
          <w:bookmarkEnd w:id="174"/>
          <w:r w:rsidRPr="003019E3">
            <w:rPr>
              <w:lang w:val="en-US"/>
            </w:rPr>
            <w:t xml:space="preserve">, Eugen: </w:t>
          </w:r>
          <w:r w:rsidRPr="003019E3">
            <w:rPr>
              <w:i/>
              <w:lang w:val="en-US"/>
            </w:rPr>
            <w:t xml:space="preserve">The State of Java in 2018. </w:t>
          </w:r>
          <w:r w:rsidRPr="003019E3">
            <w:t xml:space="preserve">URL https://www.baeldung.com/java-in-2018#spring-adoption. – Aktualisierungsdatum: 06.11.2018 – Überprüfungsdatum 13.12.2019 </w:t>
          </w:r>
        </w:p>
        <w:p w14:paraId="00187381" w14:textId="77777777" w:rsidR="003019E3" w:rsidRDefault="003019E3" w:rsidP="003019E3">
          <w:pPr>
            <w:pStyle w:val="CitaviBibliographyEntry"/>
          </w:pPr>
          <w:bookmarkStart w:id="175" w:name="_CTVL0013ce04c8ff7b347eb9b5dda5e435ccf5d"/>
          <w:r w:rsidRPr="003019E3">
            <w:rPr>
              <w:smallCaps/>
              <w:lang w:val="en-US"/>
            </w:rPr>
            <w:lastRenderedPageBreak/>
            <w:t>Posta</w:t>
          </w:r>
          <w:bookmarkEnd w:id="175"/>
          <w:r w:rsidRPr="003019E3">
            <w:rPr>
              <w:lang w:val="en-US"/>
            </w:rPr>
            <w:t xml:space="preserve">, Christian: </w:t>
          </w:r>
          <w:r w:rsidRPr="003019E3">
            <w:rPr>
              <w:i/>
              <w:lang w:val="en-US"/>
            </w:rPr>
            <w:t xml:space="preserve">API Gateways Are Going Through an Identity Crisis. </w:t>
          </w:r>
          <w:r w:rsidRPr="003019E3">
            <w:t xml:space="preserve">URL https://blog.christianposta.com/microservices/api-gateways-are-going-through-an-identity-crisis/. – Aktualisierungsdatum: 16.10.2019 – Überprüfungsdatum 03.12.2019 </w:t>
          </w:r>
        </w:p>
        <w:p w14:paraId="700E2DE3" w14:textId="77777777" w:rsidR="003019E3" w:rsidRDefault="003019E3" w:rsidP="003019E3">
          <w:pPr>
            <w:pStyle w:val="CitaviBibliographyEntry"/>
          </w:pPr>
          <w:bookmarkStart w:id="176" w:name="_CTVL0016370fb28144f404396eab7af4dd814af"/>
          <w:r w:rsidRPr="003019E3">
            <w:rPr>
              <w:smallCaps/>
            </w:rPr>
            <w:t>Prinz</w:t>
          </w:r>
          <w:bookmarkEnd w:id="176"/>
          <w:r w:rsidRPr="003019E3">
            <w:t xml:space="preserve">, Hanna: </w:t>
          </w:r>
          <w:r w:rsidRPr="003019E3">
            <w:rPr>
              <w:i/>
            </w:rPr>
            <w:t xml:space="preserve">Service Mesh – für Microservices unverzichtbar? </w:t>
          </w:r>
          <w:r w:rsidRPr="003019E3">
            <w:t xml:space="preserve">URL https://www.informatik-aktuell.de/entwicklung/methoden/service-mesh-fuer-microservices-unverzichtbar.html. – Aktualisierungsdatum: 15.10.2019 – Überprüfungsdatum 05.12.2019 </w:t>
          </w:r>
        </w:p>
        <w:p w14:paraId="434E2035" w14:textId="77777777" w:rsidR="003019E3" w:rsidRDefault="003019E3" w:rsidP="003019E3">
          <w:pPr>
            <w:pStyle w:val="CitaviBibliographyEntry"/>
          </w:pPr>
          <w:bookmarkStart w:id="177" w:name="_CTVL001e956f9afd76049d18bf3246c547666c9"/>
          <w:r w:rsidRPr="003019E3">
            <w:rPr>
              <w:smallCaps/>
              <w:lang w:val="en-US"/>
            </w:rPr>
            <w:t>Richardson</w:t>
          </w:r>
          <w:bookmarkEnd w:id="177"/>
          <w:r w:rsidRPr="003019E3">
            <w:rPr>
              <w:lang w:val="en-US"/>
            </w:rPr>
            <w:t xml:space="preserve">, Chris: </w:t>
          </w:r>
          <w:r w:rsidRPr="003019E3">
            <w:rPr>
              <w:i/>
              <w:lang w:val="en-US"/>
            </w:rPr>
            <w:t xml:space="preserve">Microservices Pattern: API gateway pattern. </w:t>
          </w:r>
          <w:r w:rsidRPr="003019E3">
            <w:t xml:space="preserve">URL https://microservices.io/patterns/apigateway.html. – Aktualisierungsdatum: 20.11.2019 – Überprüfungsdatum 02.12.2019 </w:t>
          </w:r>
        </w:p>
        <w:p w14:paraId="64A1F028" w14:textId="77777777" w:rsidR="003019E3" w:rsidRDefault="003019E3" w:rsidP="003019E3">
          <w:pPr>
            <w:pStyle w:val="CitaviBibliographyEntry"/>
          </w:pPr>
          <w:bookmarkStart w:id="178" w:name="_CTVL001ed4504380a874c7bafaa5d7178afa078"/>
          <w:r w:rsidRPr="003019E3">
            <w:rPr>
              <w:smallCaps/>
              <w:lang w:val="en-US"/>
            </w:rPr>
            <w:t xml:space="preserve">Richardson, Chris of Eventuate, Inc.: </w:t>
          </w:r>
          <w:bookmarkEnd w:id="178"/>
          <w:r w:rsidRPr="003019E3">
            <w:rPr>
              <w:i/>
              <w:lang w:val="en-US"/>
            </w:rPr>
            <w:t xml:space="preserve">Service Discovery in a Microservices Architecture - NGINX. </w:t>
          </w:r>
          <w:r w:rsidRPr="003019E3">
            <w:t xml:space="preserve">URL https://www.nginx.com/blog/service-discovery-in-a-microservices-architecture/ – Überprüfungsdatum 31.10.2019 </w:t>
          </w:r>
        </w:p>
        <w:p w14:paraId="7FC5E131" w14:textId="77777777" w:rsidR="003019E3" w:rsidRDefault="003019E3" w:rsidP="003019E3">
          <w:pPr>
            <w:pStyle w:val="CitaviBibliographyEntry"/>
          </w:pPr>
          <w:bookmarkStart w:id="179" w:name="_CTVL001b3a45404d2df4913b1f86f3306f1cef4"/>
          <w:r w:rsidRPr="003019E3">
            <w:rPr>
              <w:smallCaps/>
              <w:lang w:val="en-US"/>
            </w:rPr>
            <w:t>Rotem-Gal-Oz</w:t>
          </w:r>
          <w:bookmarkEnd w:id="179"/>
          <w:r w:rsidRPr="003019E3">
            <w:rPr>
              <w:lang w:val="en-US"/>
            </w:rPr>
            <w:t xml:space="preserve">, Arnon: </w:t>
          </w:r>
          <w:r w:rsidRPr="003019E3">
            <w:rPr>
              <w:i/>
              <w:lang w:val="en-US"/>
            </w:rPr>
            <w:t xml:space="preserve">Fallacies of distributed computing Explained. </w:t>
          </w:r>
          <w:r w:rsidRPr="003019E3">
            <w:t xml:space="preserve">URL http://www.rgoarchitects.com/Files/fallacies.pdf – Überprüfungsdatum 09.10.2019 </w:t>
          </w:r>
        </w:p>
        <w:p w14:paraId="22F8EC3D" w14:textId="77777777" w:rsidR="003019E3" w:rsidRDefault="003019E3" w:rsidP="003019E3">
          <w:pPr>
            <w:pStyle w:val="CitaviBibliographyEntry"/>
          </w:pPr>
          <w:bookmarkStart w:id="180" w:name="_CTVL001bb59862cc9c345beb39762dea561d37c"/>
          <w:r w:rsidRPr="003019E3">
            <w:rPr>
              <w:smallCaps/>
            </w:rPr>
            <w:t>Storozhuk</w:t>
          </w:r>
          <w:bookmarkEnd w:id="180"/>
          <w:r w:rsidRPr="003019E3">
            <w:t xml:space="preserve">, Bogdan: </w:t>
          </w:r>
          <w:r w:rsidRPr="003019E3">
            <w:rPr>
              <w:i/>
            </w:rPr>
            <w:t xml:space="preserve">Rate Limiter Internals in Resilience4j. </w:t>
          </w:r>
          <w:r w:rsidRPr="003019E3">
            <w:t xml:space="preserve">URL https://medium.com/@storozhuk.b.m/rate-limiter-internals-in-resilience4j-48776e433b90#7585 – Überprüfungsdatum 21.10.2019 </w:t>
          </w:r>
        </w:p>
        <w:p w14:paraId="72CA225F" w14:textId="77777777" w:rsidR="003019E3" w:rsidRDefault="003019E3" w:rsidP="003019E3">
          <w:pPr>
            <w:pStyle w:val="CitaviBibliographyEntry"/>
          </w:pPr>
          <w:bookmarkStart w:id="181" w:name="_CTVL00142c9e052f8e1428e885f82cfd186e9a7"/>
          <w:r w:rsidRPr="003019E3">
            <w:rPr>
              <w:smallCaps/>
              <w:lang w:val="en-US"/>
            </w:rPr>
            <w:t>Tanenbaum</w:t>
          </w:r>
          <w:bookmarkEnd w:id="181"/>
          <w:r w:rsidRPr="003019E3">
            <w:rPr>
              <w:lang w:val="en-US"/>
            </w:rPr>
            <w:t xml:space="preserve">, Andrew S.; Maarten Van Steen (Mitarb.): </w:t>
          </w:r>
          <w:r w:rsidRPr="003019E3">
            <w:rPr>
              <w:i/>
              <w:lang w:val="en-US"/>
            </w:rPr>
            <w:t xml:space="preserve">Distributed Systems Principles and Paradigms. </w:t>
          </w:r>
          <w:r w:rsidRPr="003019E3">
            <w:t xml:space="preserve">Zweite Auflage : Pearson Education, 2006 </w:t>
          </w:r>
        </w:p>
        <w:p w14:paraId="1C641AF7" w14:textId="77777777" w:rsidR="003019E3" w:rsidRDefault="003019E3" w:rsidP="003019E3">
          <w:pPr>
            <w:pStyle w:val="CitaviBibliographyEntry"/>
          </w:pPr>
          <w:bookmarkStart w:id="182" w:name="_CTVL0015d945deaea214909bb608097149e99b2"/>
          <w:r w:rsidRPr="003019E3">
            <w:rPr>
              <w:smallCaps/>
            </w:rPr>
            <w:t>Ushio</w:t>
          </w:r>
          <w:bookmarkEnd w:id="182"/>
          <w:r w:rsidRPr="003019E3">
            <w:t xml:space="preserve">, Tsuyoshi: </w:t>
          </w:r>
          <w:r w:rsidRPr="003019E3">
            <w:rPr>
              <w:i/>
            </w:rPr>
            <w:t xml:space="preserve">Kubernetes in three diagrams. </w:t>
          </w:r>
          <w:r w:rsidRPr="003019E3">
            <w:t xml:space="preserve">URL https://medium.com/@tsuyoshiushio/kubernetes-in-three-diagrams-6aba8432541c. – Aktualisierungsdatum: 02.05.2018 – Überprüfungsdatum 22.11.2019 </w:t>
          </w:r>
        </w:p>
        <w:p w14:paraId="6A56E0F8" w14:textId="212593FC" w:rsidR="005E2B7B" w:rsidRDefault="003019E3" w:rsidP="003019E3">
          <w:pPr>
            <w:pStyle w:val="CitaviBibliographyEntry"/>
          </w:pPr>
          <w:bookmarkStart w:id="183" w:name="_CTVL001c8f0e146965e4825bf7a7797aad5544b"/>
          <w:r w:rsidRPr="003019E3">
            <w:rPr>
              <w:smallCaps/>
              <w:lang w:val="en-US"/>
            </w:rPr>
            <w:t>Vogels</w:t>
          </w:r>
          <w:bookmarkEnd w:id="183"/>
          <w:r w:rsidRPr="003019E3">
            <w:rPr>
              <w:lang w:val="en-US"/>
            </w:rPr>
            <w:t xml:space="preserve">, Werner: </w:t>
          </w:r>
          <w:r w:rsidRPr="003019E3">
            <w:rPr>
              <w:i/>
              <w:lang w:val="en-US"/>
            </w:rPr>
            <w:t xml:space="preserve">A Conversation with Werner Vogels - ACM Queue. </w:t>
          </w:r>
          <w:r w:rsidRPr="003019E3">
            <w:t xml:space="preserve">URL https://queue.acm.org/detail.cfm?id=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819EC4" w14:textId="77777777" w:rsidR="009660E0" w:rsidRDefault="009660E0">
      <w:pPr>
        <w:spacing w:before="0" w:line="240" w:lineRule="auto"/>
      </w:pPr>
      <w:r>
        <w:separator/>
      </w:r>
    </w:p>
  </w:endnote>
  <w:endnote w:type="continuationSeparator" w:id="0">
    <w:p w14:paraId="78FC5794" w14:textId="77777777" w:rsidR="009660E0" w:rsidRDefault="009660E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4CF42" w14:textId="77777777" w:rsidR="009660E0" w:rsidRDefault="009660E0">
      <w:pPr>
        <w:spacing w:before="0" w:line="240" w:lineRule="auto"/>
      </w:pPr>
      <w:r>
        <w:separator/>
      </w:r>
    </w:p>
  </w:footnote>
  <w:footnote w:type="continuationSeparator" w:id="0">
    <w:p w14:paraId="022E6208" w14:textId="77777777" w:rsidR="009660E0" w:rsidRDefault="009660E0">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955658" w:rsidRPr="00545FED" w:rsidRDefault="00955658">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DE2AE4" w:rsidRPr="00DE2AE4">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DE2AE4" w:rsidRPr="00DE2AE4">
      <w:rPr>
        <w:b/>
        <w:bCs/>
        <w:noProof/>
      </w:rPr>
      <w:instrText>4</w:instrText>
    </w:r>
    <w:r>
      <w:rPr>
        <w:noProof/>
      </w:rPr>
      <w:fldChar w:fldCharType="end"/>
    </w:r>
    <w:r w:rsidRPr="00545FED">
      <w:instrText xml:space="preserve"> " " \* MERGEFORMAT </w:instrText>
    </w:r>
    <w:r>
      <w:fldChar w:fldCharType="separate"/>
    </w:r>
    <w:r w:rsidR="00DE2AE4" w:rsidRPr="00DE2AE4">
      <w:rPr>
        <w:noProof/>
      </w:rPr>
      <w:instrText>4</w:instrText>
    </w:r>
    <w:r w:rsidR="00DE2AE4" w:rsidRPr="00545FED">
      <w:instrText xml:space="preserve"> </w:instrText>
    </w:r>
    <w:r>
      <w:fldChar w:fldCharType="end"/>
    </w:r>
    <w:r w:rsidRPr="00545FED">
      <w:instrText xml:space="preserve"> \* MERGEFORMAT </w:instrText>
    </w:r>
    <w:r w:rsidR="00DE2AE4">
      <w:fldChar w:fldCharType="separate"/>
    </w:r>
    <w:r w:rsidR="00DE2AE4" w:rsidRPr="00DE2AE4">
      <w:rPr>
        <w:noProof/>
      </w:rPr>
      <w:t>4</w:t>
    </w:r>
    <w:r w:rsidR="00DE2AE4"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DE2AE4">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DE2AE4">
      <w:rPr>
        <w:noProof/>
      </w:rPr>
      <w:t>2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955658" w:rsidRDefault="00955658">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955658" w:rsidRDefault="0095565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A5A6F"/>
    <w:rsid w:val="000B2E8F"/>
    <w:rsid w:val="000C0BDA"/>
    <w:rsid w:val="000C1342"/>
    <w:rsid w:val="000C7862"/>
    <w:rsid w:val="000C79B0"/>
    <w:rsid w:val="000C7BAB"/>
    <w:rsid w:val="000D04EB"/>
    <w:rsid w:val="000E07AA"/>
    <w:rsid w:val="000E2059"/>
    <w:rsid w:val="000F0471"/>
    <w:rsid w:val="000F3185"/>
    <w:rsid w:val="00102FFB"/>
    <w:rsid w:val="00103AB4"/>
    <w:rsid w:val="00105044"/>
    <w:rsid w:val="00111AC6"/>
    <w:rsid w:val="00113408"/>
    <w:rsid w:val="0011409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2B5F"/>
    <w:rsid w:val="001B6F05"/>
    <w:rsid w:val="001C199B"/>
    <w:rsid w:val="001C211A"/>
    <w:rsid w:val="001C60B5"/>
    <w:rsid w:val="001C6740"/>
    <w:rsid w:val="001C7C16"/>
    <w:rsid w:val="001D3707"/>
    <w:rsid w:val="001D40BD"/>
    <w:rsid w:val="001D5BEC"/>
    <w:rsid w:val="001D67D6"/>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01E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678D"/>
    <w:rsid w:val="00306DDD"/>
    <w:rsid w:val="003118A5"/>
    <w:rsid w:val="00314EF4"/>
    <w:rsid w:val="00322327"/>
    <w:rsid w:val="00323B99"/>
    <w:rsid w:val="00331F45"/>
    <w:rsid w:val="00334FDF"/>
    <w:rsid w:val="00340216"/>
    <w:rsid w:val="00340446"/>
    <w:rsid w:val="003413FA"/>
    <w:rsid w:val="00342850"/>
    <w:rsid w:val="00342E8B"/>
    <w:rsid w:val="003476CC"/>
    <w:rsid w:val="00360DEA"/>
    <w:rsid w:val="003660A3"/>
    <w:rsid w:val="003736AE"/>
    <w:rsid w:val="00374981"/>
    <w:rsid w:val="00376DCD"/>
    <w:rsid w:val="0038494E"/>
    <w:rsid w:val="00385B10"/>
    <w:rsid w:val="0038680B"/>
    <w:rsid w:val="00393B4D"/>
    <w:rsid w:val="00396F2D"/>
    <w:rsid w:val="003A6A24"/>
    <w:rsid w:val="003A799A"/>
    <w:rsid w:val="003C2835"/>
    <w:rsid w:val="003E1270"/>
    <w:rsid w:val="003E211C"/>
    <w:rsid w:val="003E63AD"/>
    <w:rsid w:val="003F6368"/>
    <w:rsid w:val="003F71C5"/>
    <w:rsid w:val="003F7B4C"/>
    <w:rsid w:val="00401AA0"/>
    <w:rsid w:val="0041235F"/>
    <w:rsid w:val="004129C2"/>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4865"/>
    <w:rsid w:val="00485B52"/>
    <w:rsid w:val="00485F4F"/>
    <w:rsid w:val="00491783"/>
    <w:rsid w:val="004944B8"/>
    <w:rsid w:val="00494843"/>
    <w:rsid w:val="00495C76"/>
    <w:rsid w:val="004B00E9"/>
    <w:rsid w:val="004B54D1"/>
    <w:rsid w:val="004C0010"/>
    <w:rsid w:val="004C0327"/>
    <w:rsid w:val="004C1735"/>
    <w:rsid w:val="004C1B2D"/>
    <w:rsid w:val="004C4077"/>
    <w:rsid w:val="004C50A0"/>
    <w:rsid w:val="004D36E4"/>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63149"/>
    <w:rsid w:val="00565B8B"/>
    <w:rsid w:val="0056660E"/>
    <w:rsid w:val="005668BD"/>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87B"/>
    <w:rsid w:val="006E7126"/>
    <w:rsid w:val="006E725C"/>
    <w:rsid w:val="006E78A1"/>
    <w:rsid w:val="006F1D45"/>
    <w:rsid w:val="006F1E10"/>
    <w:rsid w:val="006F2C4B"/>
    <w:rsid w:val="006F2E36"/>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5658"/>
    <w:rsid w:val="0096117D"/>
    <w:rsid w:val="009660E0"/>
    <w:rsid w:val="00966487"/>
    <w:rsid w:val="00966656"/>
    <w:rsid w:val="009673F2"/>
    <w:rsid w:val="00971C6D"/>
    <w:rsid w:val="00976167"/>
    <w:rsid w:val="00981BC6"/>
    <w:rsid w:val="00981D57"/>
    <w:rsid w:val="00986FF3"/>
    <w:rsid w:val="009901EF"/>
    <w:rsid w:val="00992251"/>
    <w:rsid w:val="00994B2B"/>
    <w:rsid w:val="00994E22"/>
    <w:rsid w:val="0099786E"/>
    <w:rsid w:val="009A45A1"/>
    <w:rsid w:val="009A6E89"/>
    <w:rsid w:val="009B1796"/>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C6F01"/>
    <w:rsid w:val="00AD5FEB"/>
    <w:rsid w:val="00AE0247"/>
    <w:rsid w:val="00AE0B52"/>
    <w:rsid w:val="00AE251B"/>
    <w:rsid w:val="00AE4075"/>
    <w:rsid w:val="00AE49EE"/>
    <w:rsid w:val="00AE514A"/>
    <w:rsid w:val="00AF5847"/>
    <w:rsid w:val="00B01D2B"/>
    <w:rsid w:val="00B022F8"/>
    <w:rsid w:val="00B116E2"/>
    <w:rsid w:val="00B11D4B"/>
    <w:rsid w:val="00B1650D"/>
    <w:rsid w:val="00B17EC8"/>
    <w:rsid w:val="00B22DC9"/>
    <w:rsid w:val="00B30B7E"/>
    <w:rsid w:val="00B31B27"/>
    <w:rsid w:val="00B33946"/>
    <w:rsid w:val="00B370EF"/>
    <w:rsid w:val="00B410F6"/>
    <w:rsid w:val="00B42F90"/>
    <w:rsid w:val="00B44E76"/>
    <w:rsid w:val="00B60F4D"/>
    <w:rsid w:val="00B63259"/>
    <w:rsid w:val="00B640B2"/>
    <w:rsid w:val="00B7674E"/>
    <w:rsid w:val="00B76CAD"/>
    <w:rsid w:val="00B81250"/>
    <w:rsid w:val="00B81308"/>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1459"/>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10673"/>
    <w:rsid w:val="00D11F2D"/>
    <w:rsid w:val="00D15055"/>
    <w:rsid w:val="00D166C1"/>
    <w:rsid w:val="00D170D8"/>
    <w:rsid w:val="00D22B21"/>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2209"/>
    <w:rsid w:val="00E34854"/>
    <w:rsid w:val="00E3797E"/>
    <w:rsid w:val="00E37DA2"/>
    <w:rsid w:val="00E553F2"/>
    <w:rsid w:val="00E63C95"/>
    <w:rsid w:val="00E74030"/>
    <w:rsid w:val="00E7518D"/>
    <w:rsid w:val="00E7605D"/>
    <w:rsid w:val="00E81199"/>
    <w:rsid w:val="00E86B54"/>
    <w:rsid w:val="00E86EF5"/>
    <w:rsid w:val="00E94537"/>
    <w:rsid w:val="00E94D43"/>
    <w:rsid w:val="00E96493"/>
    <w:rsid w:val="00E96E4B"/>
    <w:rsid w:val="00E9769C"/>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4987"/>
    <w:rsid w:val="00FB6F22"/>
    <w:rsid w:val="00FB75B5"/>
    <w:rsid w:val="00FC02CD"/>
    <w:rsid w:val="00FC0804"/>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www.youtube.com/watch?v=cWfACBIp0a8"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yperlink" Target="https://medium.com/@adhorn/patterns-for-resilient-architecture-part-2-9b51a7e2f10f"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github.com/helm/helm/issues/6894"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1-d3b60cd8d2b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yperlink" Target="https://www.youtube.com/watch?v=gvDvOWtPLV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49"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yperlink" Target="https://medium.com/@adhorn/patterns-for-resilient-architecture-part-4-85afa66d634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hyperlink" Target="https://medium.com/@adhorn/patterns-for-resilient-architecture-part-3-16e8601c488e" TargetMode="External"/><Relationship Id="rId48" Type="http://schemas.openxmlformats.org/officeDocument/2006/relationships/fontTable" Target="fontTable.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328CB"/>
    <w:rsid w:val="00193D70"/>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F499E"/>
    <w:rsid w:val="00874CC2"/>
    <w:rsid w:val="00917846"/>
    <w:rsid w:val="009253C4"/>
    <w:rsid w:val="00954465"/>
    <w:rsid w:val="009C4CE2"/>
    <w:rsid w:val="009D3DA4"/>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DB3E8E"/>
    <w:rsid w:val="00DF14FB"/>
    <w:rsid w:val="00E4737B"/>
    <w:rsid w:val="00EA06BF"/>
    <w:rsid w:val="00ED146F"/>
    <w:rsid w:val="00ED76A3"/>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B4FAC"/>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EE5E6C18-F62E-4B30-9421-83EB48F6D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643</Words>
  <Characters>155258</Characters>
  <Application>Microsoft Office Word</Application>
  <DocSecurity>0</DocSecurity>
  <Lines>1293</Lines>
  <Paragraphs>35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79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50</cp:revision>
  <cp:lastPrinted>2015-05-19T09:24:00Z</cp:lastPrinted>
  <dcterms:created xsi:type="dcterms:W3CDTF">2019-10-24T10:37:00Z</dcterms:created>
  <dcterms:modified xsi:type="dcterms:W3CDTF">2019-12-1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